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03407" w14:textId="77777777" w:rsidR="00A81816" w:rsidRDefault="00A81816" w:rsidP="00A81816">
      <w:pPr>
        <w:spacing w:line="276" w:lineRule="auto"/>
        <w:outlineLvl w:val="0"/>
        <w:rPr>
          <w:b/>
          <w:color w:val="000000" w:themeColor="text1"/>
        </w:rPr>
      </w:pPr>
      <w:r w:rsidRPr="002F5E57">
        <w:rPr>
          <w:b/>
          <w:color w:val="000000" w:themeColor="text1"/>
        </w:rPr>
        <w:t xml:space="preserve">Disruption to Test Scores after Hurricanes in the United States </w:t>
      </w:r>
    </w:p>
    <w:p w14:paraId="75966F8A" w14:textId="77777777" w:rsidR="00826AD0" w:rsidRDefault="00826AD0" w:rsidP="00A81816">
      <w:pPr>
        <w:spacing w:line="276" w:lineRule="auto"/>
        <w:outlineLvl w:val="0"/>
        <w:rPr>
          <w:b/>
          <w:color w:val="000000" w:themeColor="text1"/>
        </w:rPr>
      </w:pPr>
    </w:p>
    <w:p w14:paraId="65D8C450" w14:textId="55FF6EB1" w:rsidR="00A81816" w:rsidRPr="002F5E57" w:rsidRDefault="00A81816" w:rsidP="00A81816">
      <w:pPr>
        <w:spacing w:line="276" w:lineRule="auto"/>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w:t>
      </w:r>
      <w:r w:rsidRPr="002F5E57">
        <w:rPr>
          <w:color w:val="000000" w:themeColor="text1"/>
        </w:rPr>
        <w:t>, G. Brooke Anderson</w:t>
      </w:r>
      <w:r w:rsidR="005209CF">
        <w:rPr>
          <w:color w:val="000000" w:themeColor="text1"/>
          <w:vertAlign w:val="superscript"/>
        </w:rPr>
        <w:t>2</w:t>
      </w:r>
      <w:r w:rsidRPr="002F5E57">
        <w:rPr>
          <w:color w:val="000000" w:themeColor="text1"/>
        </w:rPr>
        <w:t>, Xicheng Xie</w:t>
      </w:r>
      <w:r w:rsidR="005209CF">
        <w:rPr>
          <w:color w:val="000000" w:themeColor="text1"/>
          <w:vertAlign w:val="superscript"/>
        </w:rPr>
        <w:t>3</w:t>
      </w:r>
      <w:r w:rsidRPr="002F5E57">
        <w:rPr>
          <w:color w:val="000000" w:themeColor="text1"/>
        </w:rPr>
        <w:t>, Joan A. Casey</w:t>
      </w:r>
      <w:r w:rsidR="0085184F">
        <w:rPr>
          <w:color w:val="000000" w:themeColor="text1"/>
          <w:vertAlign w:val="superscript"/>
        </w:rPr>
        <w:t>4</w:t>
      </w:r>
      <w:r w:rsidRPr="002F5E57">
        <w:rPr>
          <w:color w:val="000000" w:themeColor="text1"/>
          <w:vertAlign w:val="superscript"/>
        </w:rPr>
        <w:t>,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0085184F">
        <w:rPr>
          <w:color w:val="000000" w:themeColor="text1"/>
          <w:vertAlign w:val="superscript"/>
        </w:rPr>
        <w:t>5</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0085184F">
        <w:rPr>
          <w:color w:val="000000" w:themeColor="text1"/>
          <w:vertAlign w:val="superscript"/>
        </w:rPr>
        <w:t>5</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0085184F">
        <w:rPr>
          <w:color w:val="000000" w:themeColor="text1"/>
          <w:vertAlign w:val="superscript"/>
        </w:rPr>
        <w:t>5</w:t>
      </w:r>
    </w:p>
    <w:p w14:paraId="47F00DC0" w14:textId="77777777" w:rsidR="00A81816" w:rsidRPr="007E7C3E" w:rsidRDefault="00A81816" w:rsidP="00A81816">
      <w:pPr>
        <w:spacing w:line="276" w:lineRule="auto"/>
        <w:outlineLvl w:val="0"/>
        <w:rPr>
          <w:color w:val="000000" w:themeColor="text1"/>
        </w:rPr>
      </w:pPr>
    </w:p>
    <w:p w14:paraId="5F4C4CAD" w14:textId="52D7F98C" w:rsidR="00A81816" w:rsidRDefault="00A81816" w:rsidP="00A81816">
      <w:pPr>
        <w:spacing w:line="276" w:lineRule="auto"/>
        <w:rPr>
          <w:color w:val="000000" w:themeColor="text1"/>
        </w:rPr>
      </w:pPr>
      <w:r>
        <w:rPr>
          <w:color w:val="000000" w:themeColor="text1"/>
          <w:vertAlign w:val="superscript"/>
        </w:rPr>
        <w:t>1</w:t>
      </w:r>
      <w:r w:rsidRPr="002F5E57">
        <w:rPr>
          <w:color w:val="000000" w:themeColor="text1"/>
        </w:rPr>
        <w:t xml:space="preserve">Department of </w:t>
      </w:r>
      <w:r w:rsidR="005209CF">
        <w:rPr>
          <w:color w:val="000000" w:themeColor="text1"/>
        </w:rPr>
        <w:t>Obstetrics and Gynecology</w:t>
      </w:r>
      <w:r w:rsidRPr="002F5E57">
        <w:rPr>
          <w:color w:val="000000" w:themeColor="text1"/>
        </w:rPr>
        <w:t xml:space="preserve">, Columbia University </w:t>
      </w:r>
      <w:r w:rsidR="005209CF">
        <w:rPr>
          <w:color w:val="000000" w:themeColor="text1"/>
        </w:rPr>
        <w:t>Irving Medical Center</w:t>
      </w:r>
      <w:r w:rsidRPr="002F5E57">
        <w:rPr>
          <w:color w:val="000000" w:themeColor="text1"/>
        </w:rPr>
        <w:t>, New York, New York, USA</w:t>
      </w:r>
    </w:p>
    <w:p w14:paraId="403C75C0" w14:textId="77777777" w:rsidR="005209CF" w:rsidRPr="002F5E57" w:rsidRDefault="005209CF" w:rsidP="00A81816">
      <w:pPr>
        <w:spacing w:line="276" w:lineRule="auto"/>
        <w:rPr>
          <w:color w:val="000000" w:themeColor="text1"/>
        </w:rPr>
      </w:pPr>
    </w:p>
    <w:p w14:paraId="141AD1D2" w14:textId="465EE802" w:rsidR="00A81816" w:rsidRDefault="005209CF" w:rsidP="00A81816">
      <w:pPr>
        <w:spacing w:line="276" w:lineRule="auto"/>
        <w:rPr>
          <w:color w:val="000000" w:themeColor="text1"/>
        </w:rPr>
      </w:pPr>
      <w:r>
        <w:rPr>
          <w:color w:val="000000" w:themeColor="text1"/>
          <w:vertAlign w:val="superscript"/>
        </w:rPr>
        <w:t>2</w:t>
      </w:r>
      <w:r w:rsidR="00A81816" w:rsidRPr="002F5E57">
        <w:rPr>
          <w:color w:val="000000" w:themeColor="text1"/>
        </w:rPr>
        <w:t>Department of Environmental &amp; Radiological Health Sciences, Colorado State University, Fort Collins, Colorado, USA</w:t>
      </w:r>
    </w:p>
    <w:p w14:paraId="537DDD67" w14:textId="77777777" w:rsidR="005209CF" w:rsidRPr="002F5E57" w:rsidRDefault="005209CF" w:rsidP="00A81816">
      <w:pPr>
        <w:spacing w:line="276" w:lineRule="auto"/>
        <w:rPr>
          <w:color w:val="000000" w:themeColor="text1"/>
        </w:rPr>
      </w:pPr>
    </w:p>
    <w:p w14:paraId="63F01E4F" w14:textId="2B85F1CC" w:rsidR="00A81816" w:rsidRDefault="005209CF" w:rsidP="00A81816">
      <w:pPr>
        <w:spacing w:line="276" w:lineRule="auto"/>
        <w:rPr>
          <w:color w:val="000000" w:themeColor="text1"/>
        </w:rPr>
      </w:pPr>
      <w:r>
        <w:rPr>
          <w:color w:val="000000" w:themeColor="text1"/>
          <w:vertAlign w:val="superscript"/>
        </w:rPr>
        <w:t>3</w:t>
      </w:r>
      <w:r w:rsidR="00A81816" w:rsidRPr="002F5E57">
        <w:rPr>
          <w:color w:val="000000" w:themeColor="text1"/>
        </w:rPr>
        <w:t>Department of Biostatistics</w:t>
      </w:r>
      <w:r w:rsidR="0085184F">
        <w:rPr>
          <w:color w:val="000000" w:themeColor="text1"/>
        </w:rPr>
        <w:t xml:space="preserve"> and Informatics</w:t>
      </w:r>
      <w:r w:rsidR="00A81816" w:rsidRPr="002F5E57">
        <w:rPr>
          <w:color w:val="000000" w:themeColor="text1"/>
        </w:rPr>
        <w:t xml:space="preserve">, </w:t>
      </w:r>
      <w:r>
        <w:rPr>
          <w:color w:val="000000" w:themeColor="text1"/>
        </w:rPr>
        <w:t>Feinberg School of Medicine</w:t>
      </w:r>
      <w:r w:rsidR="00A81816" w:rsidRPr="002F5E57">
        <w:rPr>
          <w:color w:val="000000" w:themeColor="text1"/>
        </w:rPr>
        <w:t>,</w:t>
      </w:r>
      <w:r>
        <w:rPr>
          <w:color w:val="000000" w:themeColor="text1"/>
        </w:rPr>
        <w:t xml:space="preserve"> Northwestern University,</w:t>
      </w:r>
      <w:r w:rsidR="00A81816" w:rsidRPr="002F5E57">
        <w:rPr>
          <w:color w:val="000000" w:themeColor="text1"/>
        </w:rPr>
        <w:t xml:space="preserve"> </w:t>
      </w:r>
      <w:r>
        <w:rPr>
          <w:color w:val="000000" w:themeColor="text1"/>
        </w:rPr>
        <w:t>Chicago, Illinois</w:t>
      </w:r>
      <w:r w:rsidR="00A81816" w:rsidRPr="002F5E57">
        <w:rPr>
          <w:color w:val="000000" w:themeColor="text1"/>
        </w:rPr>
        <w:t>, USA</w:t>
      </w:r>
    </w:p>
    <w:p w14:paraId="31D327C3" w14:textId="77777777" w:rsidR="005209CF" w:rsidRPr="002F5E57" w:rsidRDefault="005209CF" w:rsidP="00A81816">
      <w:pPr>
        <w:spacing w:line="276" w:lineRule="auto"/>
        <w:rPr>
          <w:color w:val="000000" w:themeColor="text1"/>
        </w:rPr>
      </w:pPr>
    </w:p>
    <w:p w14:paraId="0DC79F4F" w14:textId="08DE1556" w:rsidR="00A81816" w:rsidRDefault="0085184F" w:rsidP="00A81816">
      <w:pPr>
        <w:spacing w:line="276" w:lineRule="auto"/>
        <w:rPr>
          <w:color w:val="000000" w:themeColor="text1"/>
        </w:rPr>
      </w:pPr>
      <w:r>
        <w:rPr>
          <w:color w:val="000000" w:themeColor="text1"/>
          <w:vertAlign w:val="superscript"/>
        </w:rPr>
        <w:t>4</w:t>
      </w:r>
      <w:r w:rsidR="00A81816" w:rsidRPr="002F5E57">
        <w:rPr>
          <w:color w:val="000000" w:themeColor="text1"/>
        </w:rPr>
        <w:t>Department of Environmental and Occupational Health Sciences, University of Washington School of Public Health, Seattle, Washington, USA</w:t>
      </w:r>
    </w:p>
    <w:p w14:paraId="2ADC422F" w14:textId="44DB48CA" w:rsidR="0085184F" w:rsidRDefault="0085184F" w:rsidP="00A81816">
      <w:pPr>
        <w:spacing w:line="276" w:lineRule="auto"/>
        <w:rPr>
          <w:color w:val="000000" w:themeColor="text1"/>
        </w:rPr>
      </w:pPr>
    </w:p>
    <w:p w14:paraId="5DCB8D0A" w14:textId="6B365EC0" w:rsidR="0085184F" w:rsidRPr="0085184F" w:rsidRDefault="0085184F" w:rsidP="00A81816">
      <w:pPr>
        <w:spacing w:line="276" w:lineRule="auto"/>
        <w:rPr>
          <w:color w:val="000000" w:themeColor="text1"/>
        </w:rPr>
      </w:pPr>
      <w:r>
        <w:rPr>
          <w:color w:val="000000" w:themeColor="text1"/>
          <w:vertAlign w:val="superscript"/>
        </w:rPr>
        <w:t>5</w:t>
      </w:r>
      <w:r>
        <w:rPr>
          <w:color w:val="000000" w:themeColor="text1"/>
        </w:rPr>
        <w:t>Department of Environmental Health Sciences, Mailman School of Public Health, Columbia University, New York, New York, USA</w:t>
      </w:r>
    </w:p>
    <w:p w14:paraId="550300FB" w14:textId="77777777" w:rsidR="005209CF" w:rsidRPr="002F5E57" w:rsidRDefault="005209CF" w:rsidP="00A81816">
      <w:pPr>
        <w:spacing w:line="276" w:lineRule="auto"/>
        <w:rPr>
          <w:color w:val="000000" w:themeColor="text1"/>
        </w:rPr>
      </w:pPr>
    </w:p>
    <w:p w14:paraId="3E374EAD" w14:textId="77777777" w:rsidR="00A81816" w:rsidRDefault="00A81816" w:rsidP="00A81816">
      <w:pPr>
        <w:spacing w:line="276" w:lineRule="auto"/>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20DE8F99" w14:textId="77777777" w:rsidR="005209CF" w:rsidRPr="002F5E57" w:rsidRDefault="005209CF" w:rsidP="00A81816">
      <w:pPr>
        <w:spacing w:line="276" w:lineRule="auto"/>
        <w:rPr>
          <w:color w:val="000000" w:themeColor="text1"/>
        </w:rPr>
      </w:pPr>
    </w:p>
    <w:p w14:paraId="6AD2066E" w14:textId="77777777" w:rsidR="00A81816" w:rsidRDefault="00A81816" w:rsidP="00A81816">
      <w:pPr>
        <w:spacing w:line="276" w:lineRule="auto"/>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54369445" w14:textId="77777777" w:rsidR="005209CF" w:rsidRPr="002F5E57" w:rsidRDefault="005209CF" w:rsidP="00A81816">
      <w:pPr>
        <w:spacing w:line="276" w:lineRule="auto"/>
        <w:rPr>
          <w:color w:val="000000" w:themeColor="text1"/>
        </w:rPr>
      </w:pPr>
    </w:p>
    <w:p w14:paraId="164DA406" w14:textId="77777777" w:rsidR="00A81816" w:rsidRPr="002F5E57" w:rsidRDefault="00A81816" w:rsidP="00A81816">
      <w:pPr>
        <w:spacing w:line="276" w:lineRule="auto"/>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3B9A299C" w14:textId="77777777" w:rsidR="00A81816" w:rsidRPr="007E7C3E" w:rsidRDefault="00A81816" w:rsidP="00A81816">
      <w:pPr>
        <w:spacing w:line="276" w:lineRule="auto"/>
        <w:rPr>
          <w:color w:val="000000" w:themeColor="text1"/>
        </w:rPr>
      </w:pPr>
    </w:p>
    <w:p w14:paraId="243B1EB0" w14:textId="77777777" w:rsidR="00A81816" w:rsidRPr="003E317C" w:rsidRDefault="00A81816" w:rsidP="00A81816">
      <w:pPr>
        <w:pStyle w:val="Paragraph"/>
        <w:spacing w:before="0" w:line="276" w:lineRule="auto"/>
        <w:ind w:firstLine="0"/>
      </w:pPr>
      <w:r w:rsidRPr="003E317C">
        <w:t xml:space="preserve">* Correspondence to: </w:t>
      </w:r>
      <w:hyperlink r:id="rId7" w:history="1">
        <w:r w:rsidRPr="00DD2344">
          <w:rPr>
            <w:rStyle w:val="Hyperlink"/>
          </w:rPr>
          <w:t>gm3085@cumc.columbia.edu</w:t>
        </w:r>
      </w:hyperlink>
      <w:r>
        <w:t xml:space="preserve"> </w:t>
      </w:r>
      <w:r w:rsidRPr="003E317C">
        <w:t xml:space="preserve"> </w:t>
      </w:r>
      <w:r w:rsidRPr="003E317C">
        <w:rPr>
          <w:b/>
        </w:rPr>
        <w:br w:type="page"/>
      </w:r>
    </w:p>
    <w:p w14:paraId="0B1517B0" w14:textId="77777777" w:rsidR="00A81816" w:rsidRPr="007E7C3E" w:rsidRDefault="00A81816" w:rsidP="00A81816">
      <w:pPr>
        <w:rPr>
          <w:b/>
        </w:rPr>
      </w:pPr>
      <w:r w:rsidRPr="007E7C3E">
        <w:rPr>
          <w:b/>
        </w:rPr>
        <w:lastRenderedPageBreak/>
        <w:t>Abstract</w:t>
      </w:r>
    </w:p>
    <w:p w14:paraId="5A10E819" w14:textId="1A9A47A0" w:rsidR="000E293B" w:rsidRPr="000E293B" w:rsidRDefault="000E293B" w:rsidP="000E293B">
      <w:r w:rsidRPr="000E293B">
        <w:t>Quantifying how hurricanes disrupt educational attainment is essential to evaluating the burden of climate-related disasters. Here, we examine the association between hurricane-force tropical cyclones and educational attainment among elementary and middle school students in all affected areas in the United States during the 2008/2009–2017/2018 school years. Educational performance was based on county-level average standardized test scores in math and reading/language arts (RLA). Hurricane-force tropical cyclone</w:t>
      </w:r>
      <w:r>
        <w:t>-</w:t>
      </w:r>
      <w:r w:rsidRPr="000E293B">
        <w:t xml:space="preserve">exposed counties were those that experienced a sustained maximal wind speed ≥64 knots. We estimated the association between hurricane-force tropical cyclone exposure and long-term test scores using a Bayesian hierarchical linear model, accounting for time-varying covariates at the county and grade cohort level. For hurricane-exposed counties, compared with the rest of the state, there were </w:t>
      </w:r>
      <w:r w:rsidRPr="000E293B">
        <w:rPr>
          <w:lang w:val="en-GB"/>
        </w:rPr>
        <w:t xml:space="preserve">better test scores in Florida in math </w:t>
      </w:r>
      <w:r w:rsidRPr="000E293B">
        <w:t>(</w:t>
      </w:r>
      <w:r w:rsidRPr="000E293B">
        <w:sym w:font="Symbol" w:char="F062"/>
      </w:r>
      <w:r w:rsidRPr="000E293B">
        <w:t xml:space="preserve"> = 0.14; 95% </w:t>
      </w:r>
      <w:proofErr w:type="spellStart"/>
      <w:r w:rsidRPr="000E293B">
        <w:t>CrI</w:t>
      </w:r>
      <w:proofErr w:type="spellEnd"/>
      <w:r w:rsidRPr="000E293B">
        <w:t>: 0.02, 0.26; PP[</w:t>
      </w:r>
      <w:r w:rsidRPr="000E293B">
        <w:rPr>
          <w:lang w:val="el-GR"/>
        </w:rPr>
        <w:t>β</w:t>
      </w:r>
      <w:r w:rsidRPr="000E293B">
        <w:t>&gt;0] = 99.0%</w:t>
      </w:r>
      <w:r w:rsidRPr="000E293B">
        <w:rPr>
          <w:lang w:val="en-GB"/>
        </w:rPr>
        <w:t>) and RLA (</w:t>
      </w:r>
      <w:r w:rsidRPr="000E293B">
        <w:sym w:font="Symbol" w:char="F062"/>
      </w:r>
      <w:r w:rsidRPr="000E293B">
        <w:t xml:space="preserve"> = 0.11; 95% </w:t>
      </w:r>
      <w:proofErr w:type="spellStart"/>
      <w:r w:rsidRPr="000E293B">
        <w:t>CrI</w:t>
      </w:r>
      <w:proofErr w:type="spellEnd"/>
      <w:r w:rsidRPr="000E293B">
        <w:t>: 0.02, 0.22; PP[</w:t>
      </w:r>
      <w:r w:rsidRPr="000E293B">
        <w:sym w:font="Symbol" w:char="F062"/>
      </w:r>
      <w:r w:rsidRPr="000E293B">
        <w:t>&gt;0] = 99.2%), and worse math scores in North Carolina (</w:t>
      </w:r>
      <w:r w:rsidRPr="000E293B">
        <w:sym w:font="Symbol" w:char="F062"/>
      </w:r>
      <w:r w:rsidRPr="000E293B">
        <w:t xml:space="preserve"> = -0.16; 95% </w:t>
      </w:r>
      <w:proofErr w:type="spellStart"/>
      <w:r w:rsidRPr="000E293B">
        <w:t>CrI</w:t>
      </w:r>
      <w:proofErr w:type="spellEnd"/>
      <w:r w:rsidRPr="000E293B">
        <w:t>: -0.29, -0.03; PP[</w:t>
      </w:r>
      <w:r w:rsidRPr="000E293B">
        <w:sym w:font="Symbol" w:char="F062"/>
      </w:r>
      <w:r w:rsidRPr="000E293B">
        <w:t>&lt;0] = 99.4%)</w:t>
      </w:r>
      <w:r w:rsidRPr="000E293B">
        <w:rPr>
          <w:lang w:val="en-GB"/>
        </w:rPr>
        <w:t xml:space="preserve">. Grade cohorts with more racialized and minoritized (e.g., Black, Hispanic, Indigenous) and </w:t>
      </w:r>
      <w:r w:rsidR="000303B2">
        <w:rPr>
          <w:lang w:val="en-GB"/>
        </w:rPr>
        <w:t>so</w:t>
      </w:r>
      <w:r w:rsidRPr="000E293B">
        <w:rPr>
          <w:lang w:val="en-GB"/>
        </w:rPr>
        <w:t>c</w:t>
      </w:r>
      <w:r w:rsidR="000303B2">
        <w:rPr>
          <w:lang w:val="en-GB"/>
        </w:rPr>
        <w:t>i</w:t>
      </w:r>
      <w:r w:rsidRPr="000E293B">
        <w:rPr>
          <w:lang w:val="en-GB"/>
        </w:rPr>
        <w:t>o</w:t>
      </w:r>
      <w:r w:rsidR="00783E8C">
        <w:rPr>
          <w:lang w:val="en-GB"/>
        </w:rPr>
        <w:t>eco</w:t>
      </w:r>
      <w:r w:rsidRPr="000E293B">
        <w:rPr>
          <w:lang w:val="en-GB"/>
        </w:rPr>
        <w:t xml:space="preserve">nomically </w:t>
      </w:r>
      <w:r w:rsidR="00A73DDE">
        <w:rPr>
          <w:lang w:val="en-GB"/>
        </w:rPr>
        <w:t>disadvantaged</w:t>
      </w:r>
      <w:r w:rsidRPr="000E293B">
        <w:rPr>
          <w:lang w:val="en-GB"/>
        </w:rPr>
        <w:t xml:space="preserve"> students tended to have lower test scores, while grade cohorts with greater shares of students racialized as Asian and counties with more college-educated adults tended to have higher scores</w:t>
      </w:r>
      <w:r w:rsidRPr="000E293B">
        <w:t xml:space="preserve"> regardless of hurricane exposure</w:t>
      </w:r>
      <w:r w:rsidRPr="000E293B">
        <w:rPr>
          <w:lang w:val="en-GB"/>
        </w:rPr>
        <w:t xml:space="preserve">. </w:t>
      </w:r>
      <w:r w:rsidRPr="000E293B">
        <w:t>Disaster preparedness must maximize resilience to climate-related stressors’ impacts on academic achievement, especially for vulnerable populations.</w:t>
      </w:r>
    </w:p>
    <w:p w14:paraId="7B9DEAB2" w14:textId="77777777" w:rsidR="000E293B" w:rsidRDefault="000E293B" w:rsidP="00A81816">
      <w:pPr>
        <w:rPr>
          <w:b/>
          <w:bCs/>
        </w:rPr>
      </w:pPr>
    </w:p>
    <w:p w14:paraId="5D8C2A97" w14:textId="4995E4D7" w:rsidR="000E293B" w:rsidRPr="000E293B" w:rsidRDefault="000E293B" w:rsidP="00A81816">
      <w:r w:rsidRPr="000E293B">
        <w:rPr>
          <w:b/>
          <w:bCs/>
        </w:rPr>
        <w:t xml:space="preserve">Keywords: </w:t>
      </w:r>
      <w:r>
        <w:t>tropical cyclones, hurricanes, educational attainment, standardized test scores</w:t>
      </w:r>
    </w:p>
    <w:p w14:paraId="34A4BEEE" w14:textId="77777777" w:rsidR="00A81816" w:rsidRPr="007E7C3E" w:rsidRDefault="00A81816" w:rsidP="00A81816">
      <w:pPr>
        <w:rPr>
          <w:bCs/>
        </w:rPr>
      </w:pPr>
    </w:p>
    <w:p w14:paraId="2F3D7C97" w14:textId="77777777" w:rsidR="00A81816" w:rsidRDefault="00A81816" w:rsidP="00A81816">
      <w:pPr>
        <w:rPr>
          <w:b/>
        </w:rPr>
      </w:pPr>
    </w:p>
    <w:p w14:paraId="64E1754F" w14:textId="77777777" w:rsidR="00A81816" w:rsidRDefault="00A81816" w:rsidP="00A81816">
      <w:pPr>
        <w:rPr>
          <w:b/>
        </w:rPr>
      </w:pPr>
    </w:p>
    <w:p w14:paraId="0125D66C" w14:textId="77777777" w:rsidR="00A81816" w:rsidRPr="007E7C3E" w:rsidRDefault="00A81816" w:rsidP="00A81816">
      <w:pPr>
        <w:rPr>
          <w:b/>
        </w:rPr>
      </w:pPr>
      <w:r w:rsidRPr="007E7C3E">
        <w:rPr>
          <w:b/>
        </w:rPr>
        <w:lastRenderedPageBreak/>
        <w:t>Introduction</w:t>
      </w:r>
    </w:p>
    <w:p w14:paraId="239FAF79" w14:textId="00CBE5A7" w:rsidR="00A81816" w:rsidRPr="006F53F8" w:rsidRDefault="00A81816" w:rsidP="00A81816">
      <w:pPr>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sidR="00862945">
        <w:rPr>
          <w:bCs/>
          <w:lang w:val="en-GB"/>
        </w:rPr>
        <w:t xml:space="preserve"> </w:t>
      </w:r>
      <w:r w:rsidRPr="006F53F8">
        <w:rPr>
          <w:bCs/>
        </w:rPr>
        <w:fldChar w:fldCharType="begin"/>
      </w:r>
      <w:r w:rsidR="00862945">
        <w:rPr>
          <w:bCs/>
        </w:rPr>
        <w:instrText xml:space="preserve"> ADDIN ZOTERO_ITEM CSL_CITATION {"citationID":"iWe08Swy","properties":{"formattedCitation":"(Zehnder, 2023)","plainCitation":"(Zehnder, 2023)","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00862945">
        <w:t>(Zehnder, 2023)</w:t>
      </w:r>
      <w:r w:rsidRPr="006F53F8">
        <w:rPr>
          <w:bCs/>
        </w:rPr>
        <w:fldChar w:fldCharType="end"/>
      </w:r>
      <w:r w:rsidR="00862945">
        <w:rPr>
          <w:bCs/>
        </w:rPr>
        <w:t>.</w:t>
      </w:r>
      <w:r w:rsidRPr="006F53F8">
        <w:rPr>
          <w:bCs/>
          <w:lang w:val="en-GB"/>
        </w:rPr>
        <w:t xml:space="preserve"> </w:t>
      </w:r>
      <w:r w:rsidRPr="006F53F8">
        <w:rPr>
          <w:bCs/>
        </w:rPr>
        <w:t>Hurricanes are very active in the United States; the 2020 Atlantic hurricane season was the most active on record</w:t>
      </w:r>
      <w:r w:rsidR="00862945">
        <w:rPr>
          <w:bCs/>
        </w:rPr>
        <w:t xml:space="preserve"> </w:t>
      </w:r>
      <w:r w:rsidRPr="006F53F8">
        <w:rPr>
          <w:bCs/>
        </w:rPr>
        <w:fldChar w:fldCharType="begin"/>
      </w:r>
      <w:r w:rsidR="00542D11">
        <w:rPr>
          <w:bCs/>
        </w:rPr>
        <w:instrText xml:space="preserve"> ADDIN ZOTERO_ITEM CSL_CITATION {"citationID":"C5m6TQK3","properties":{"formattedCitation":"(Blackwell, 2020)","plainCitation":"(Blackwell, 2020)","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uthor":[{"family":"Blackwell","given":"Jasmine"}],"accessed":{"date-parts":[["2023",9,26]]},"issued":{"date-parts":[["2020",11,24]]}}}],"schema":"https://github.com/citation-style-language/schema/raw/master/csl-citation.json"} </w:instrText>
      </w:r>
      <w:r w:rsidRPr="006F53F8">
        <w:rPr>
          <w:bCs/>
        </w:rPr>
        <w:fldChar w:fldCharType="separate"/>
      </w:r>
      <w:r w:rsidR="00542D11">
        <w:t>(Blackwell, 2020)</w:t>
      </w:r>
      <w:r w:rsidRPr="006F53F8">
        <w:rPr>
          <w:bCs/>
        </w:rPr>
        <w:fldChar w:fldCharType="end"/>
      </w:r>
      <w:r w:rsidR="00862945">
        <w:rPr>
          <w:bCs/>
        </w:rPr>
        <w:t>,</w:t>
      </w:r>
      <w:r w:rsidRPr="006F53F8">
        <w:rPr>
          <w:bCs/>
        </w:rPr>
        <w:t xml:space="preserve"> and 2021 was the third time that the storm naming system was exhausted</w:t>
      </w:r>
      <w:r w:rsidR="00542D11">
        <w:rPr>
          <w:bCs/>
        </w:rPr>
        <w:t xml:space="preserve"> </w:t>
      </w:r>
      <w:r w:rsidRPr="006F53F8">
        <w:rPr>
          <w:bCs/>
        </w:rPr>
        <w:fldChar w:fldCharType="begin"/>
      </w:r>
      <w:r w:rsidR="00862945">
        <w:rPr>
          <w:bCs/>
        </w:rPr>
        <w:instrText xml:space="preserve"> ADDIN ZOTERO_ITEM CSL_CITATION {"citationID":"UFNVk0zT","properties":{"formattedCitation":"(Harvey, 2021)","plainCitation":"(Harvey, 2021)","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00862945">
        <w:t>(Harvey, 2021)</w:t>
      </w:r>
      <w:r w:rsidRPr="006F53F8">
        <w:rPr>
          <w:bCs/>
        </w:rPr>
        <w:fldChar w:fldCharType="end"/>
      </w:r>
      <w:r w:rsidR="00542D11">
        <w:rPr>
          <w:bCs/>
        </w:rPr>
        <w:t>.</w:t>
      </w:r>
      <w:r w:rsidRPr="006F53F8">
        <w:rPr>
          <w:bCs/>
        </w:rPr>
        <w:t xml:space="preserve"> Hurricanes will continue to pose a threat to the United States as they make longer landfall and peak closer to land than in previous years</w:t>
      </w:r>
      <w:r w:rsidR="00542D11">
        <w:rPr>
          <w:bCs/>
        </w:rPr>
        <w:t xml:space="preserve"> </w:t>
      </w:r>
      <w:r w:rsidRPr="006F53F8">
        <w:rPr>
          <w:bCs/>
        </w:rPr>
        <w:fldChar w:fldCharType="begin"/>
      </w:r>
      <w:r w:rsidR="00862945">
        <w:rPr>
          <w:bCs/>
        </w:rPr>
        <w:instrText xml:space="preserve"> ADDIN ZOTERO_ITEM CSL_CITATION {"citationID":"riweQS4s","properties":{"formattedCitation":"(Chavas and Chen, 2020; Wang and Toumi, 2021)","plainCitation":"(Chavas and Chen, 2020; Wang and Toumi, 2021)","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00862945">
        <w:t>(Chavas and Chen, 2020; Wang and Toumi, 2021)</w:t>
      </w:r>
      <w:r w:rsidRPr="006F53F8">
        <w:rPr>
          <w:bCs/>
        </w:rPr>
        <w:fldChar w:fldCharType="end"/>
      </w:r>
      <w:r w:rsidR="00542D11">
        <w:rPr>
          <w:bCs/>
        </w:rPr>
        <w:t>.</w:t>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sidR="00542D11">
        <w:rPr>
          <w:bCs/>
        </w:rPr>
        <w:t xml:space="preserve"> </w:t>
      </w:r>
      <w:r w:rsidRPr="006F53F8">
        <w:rPr>
          <w:bCs/>
        </w:rPr>
        <w:fldChar w:fldCharType="begin"/>
      </w:r>
      <w:r w:rsidR="00862945">
        <w:rPr>
          <w:bCs/>
        </w:rPr>
        <w:instrText xml:space="preserve"> ADDIN ZOTERO_ITEM CSL_CITATION {"citationID":"XSCeRNQD","properties":{"formattedCitation":"(Weinkle et al., 2018)","plainCitation":"(Weinkle et al., 2018)","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00862945">
        <w:t>(Weinkle et al., 2018)</w:t>
      </w:r>
      <w:r w:rsidRPr="006F53F8">
        <w:rPr>
          <w:bCs/>
        </w:rPr>
        <w:fldChar w:fldCharType="end"/>
      </w:r>
      <w:r w:rsidR="00542D11">
        <w:rPr>
          <w:bCs/>
        </w:rPr>
        <w:t>.</w:t>
      </w:r>
      <w:r w:rsidRPr="006F53F8">
        <w:rPr>
          <w:bCs/>
        </w:rPr>
        <w:t xml:space="preserve"> </w:t>
      </w:r>
    </w:p>
    <w:p w14:paraId="401B7E50" w14:textId="77777777" w:rsidR="00A81816" w:rsidRDefault="00A81816" w:rsidP="00A81816">
      <w:pPr>
        <w:rPr>
          <w:bCs/>
        </w:rPr>
      </w:pPr>
    </w:p>
    <w:p w14:paraId="79C9A1BB" w14:textId="77E48BF6" w:rsidR="00A81816" w:rsidRPr="006F53F8" w:rsidRDefault="00A81816" w:rsidP="00A81816">
      <w:pPr>
        <w:rPr>
          <w:bCs/>
        </w:rPr>
      </w:pPr>
      <w:r w:rsidRPr="006F53F8">
        <w:rPr>
          <w:bCs/>
        </w:rPr>
        <w:t>While there is evidence that hurricanes are associated with deaths</w:t>
      </w:r>
      <w:r w:rsidR="00542D11">
        <w:rPr>
          <w:bCs/>
        </w:rPr>
        <w:t xml:space="preserve"> </w:t>
      </w:r>
      <w:r w:rsidRPr="006F53F8">
        <w:rPr>
          <w:bCs/>
        </w:rPr>
        <w:fldChar w:fldCharType="begin"/>
      </w:r>
      <w:r w:rsidR="00862945">
        <w:rPr>
          <w:bCs/>
        </w:rPr>
        <w:instrText xml:space="preserve"> ADDIN ZOTERO_ITEM CSL_CITATION {"citationID":"bRGA6iZ4","properties":{"formattedCitation":"(Parks et al., 2023, 2022)","plainCitation":"(Parks et al., 2023,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00862945">
        <w:t>(Parks et al., 2023, 2022)</w:t>
      </w:r>
      <w:r w:rsidRPr="006F53F8">
        <w:rPr>
          <w:bCs/>
        </w:rPr>
        <w:fldChar w:fldCharType="end"/>
      </w:r>
      <w:r w:rsidRPr="006F53F8">
        <w:rPr>
          <w:bCs/>
        </w:rPr>
        <w:t xml:space="preserve"> and hospitalizations</w:t>
      </w:r>
      <w:r w:rsidR="00542D11">
        <w:rPr>
          <w:bCs/>
        </w:rPr>
        <w:t xml:space="preserve"> </w:t>
      </w:r>
      <w:r w:rsidRPr="006F53F8">
        <w:rPr>
          <w:bCs/>
        </w:rPr>
        <w:fldChar w:fldCharType="begin"/>
      </w:r>
      <w:r w:rsidR="00862945">
        <w:rPr>
          <w:bCs/>
        </w:rPr>
        <w:instrText xml:space="preserve"> ADDIN ZOTERO_ITEM CSL_CITATION {"citationID":"zh2llPU7","properties":{"formattedCitation":"(Parks et al., 2021)","plainCitation":"(Parks et al., 2021)","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00862945">
        <w:t>(Parks et al., 2021)</w:t>
      </w:r>
      <w:r w:rsidRPr="006F53F8">
        <w:rPr>
          <w:bCs/>
        </w:rPr>
        <w:fldChar w:fldCharType="end"/>
      </w:r>
      <w:r w:rsidRPr="006F53F8">
        <w:rPr>
          <w:bCs/>
        </w:rPr>
        <w:t xml:space="preserve"> from many major causes, less is known about their societal burden on medium and long-term mental and behavioral health</w:t>
      </w:r>
      <w:r w:rsidR="00542D11">
        <w:rPr>
          <w:bCs/>
        </w:rPr>
        <w:t xml:space="preserve">, including educational attainment </w:t>
      </w:r>
      <w:r w:rsidRPr="006F53F8">
        <w:rPr>
          <w:bCs/>
        </w:rPr>
        <w:fldChar w:fldCharType="begin"/>
      </w:r>
      <w:r w:rsidR="0093113F">
        <w:rPr>
          <w:bCs/>
        </w:rPr>
        <w:instrText xml:space="preserve"> ADDIN ZOTERO_ITEM CSL_CITATION {"citationID":"F1EcpmKU","properties":{"formattedCitation":"(Grineski et al., 2024; Parks and Guinto, 2022)","plainCitation":"(Grineski et al., 2024; Parks and Guinto, 2022)","noteIndex":0},"citationItems":[{"id":4034,"uris":["http://zotero.org/groups/4923355/items/GQDW2U6W"],"itemData":{"id":4034,"type":"article-journal","abstract":"Environmental conditions impact the well-being of populations worldwide, including the academic proficiency of youth. The current review summarizes the role of environmental influences (i.e., air pollution, greenspace, noise, and disasters) on academic proficiency.","container-title":"Current Epidemiology Reports","DOI":"10.1007/s40471-023-00324-0","ISSN":"2196-2995","issue":"1","journalAbbreviation":"Curr Epidemiol Rep","language":"en","page":"1-19","source":"Springer Link","title":"Environmental Influences on Academic Proficiency","URL":"https://doi.org/10.1007/s40471-023-00324-0","volume":"11","author":[{"family":"Grineski","given":"Sara"},{"family":"Alexander","given":"Camden"},{"family":"Allain","given":"Marco L."},{"family":"Clark","given":"Austin S."},{"family":"Collins","given":"Timothy W."},{"family":"Goodwin","given":"Eric"},{"family":"Mullen","given":"Casey J."},{"family":"Scott","given":"Mathilda"},{"family":"Shaker","given":"Yasamin"},{"family":"Ramos","given":"Kevin D."},{"family":"Renteria","given":"Roger A."},{"family":"Rubio","given":"Ricardo"}],"accessed":{"date-parts":[["2024",9,12]]},"issued":{"date-parts":[["2024",3,1]]}}},{"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issued":{"date-parts":[["2022",11]]}}}],"schema":"https://github.com/citation-style-language/schema/raw/master/csl-citation.json"} </w:instrText>
      </w:r>
      <w:r w:rsidRPr="006F53F8">
        <w:rPr>
          <w:bCs/>
        </w:rPr>
        <w:fldChar w:fldCharType="separate"/>
      </w:r>
      <w:r w:rsidR="0093113F">
        <w:t>(Grineski et al., 2024; Parks and Guinto, 2022)</w:t>
      </w:r>
      <w:r w:rsidRPr="006F53F8">
        <w:rPr>
          <w:bCs/>
        </w:rPr>
        <w:fldChar w:fldCharType="end"/>
      </w:r>
      <w:r w:rsidR="00542D11">
        <w:rPr>
          <w:bCs/>
        </w:rPr>
        <w:t>.</w:t>
      </w:r>
      <w:r w:rsidRPr="006F53F8">
        <w:rPr>
          <w:bCs/>
        </w:rPr>
        <w:t xml:space="preserve"> Children and adolescents, who are particularly susceptible to climate-related disasters</w:t>
      </w:r>
      <w:r w:rsidR="00542D11">
        <w:rPr>
          <w:bCs/>
        </w:rPr>
        <w:t xml:space="preserve"> </w:t>
      </w:r>
      <w:r w:rsidRPr="006F53F8">
        <w:rPr>
          <w:bCs/>
        </w:rPr>
        <w:fldChar w:fldCharType="begin"/>
      </w:r>
      <w:r w:rsidR="00862945">
        <w:rPr>
          <w:bCs/>
        </w:rPr>
        <w:instrText xml:space="preserve"> ADDIN ZOTERO_ITEM CSL_CITATION {"citationID":"85skK0ox","properties":{"formattedCitation":"(Peek et al., 2018)","plainCitation":"(Peek et al., 2018)","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00862945">
        <w:t>(Peek et al., 2018)</w:t>
      </w:r>
      <w:r w:rsidRPr="006F53F8">
        <w:rPr>
          <w:bCs/>
        </w:rPr>
        <w:fldChar w:fldCharType="end"/>
      </w:r>
      <w:r w:rsidR="00542D11">
        <w:rPr>
          <w:bCs/>
        </w:rPr>
        <w:t>,</w:t>
      </w:r>
      <w:r w:rsidRPr="006F53F8">
        <w:rPr>
          <w:bCs/>
        </w:rPr>
        <w:t xml:space="preserve"> will experience more frequent and severe hurricanes in their lifetimes than previous generations due to climate change</w:t>
      </w:r>
      <w:r w:rsidR="00542D11">
        <w:rPr>
          <w:bCs/>
        </w:rPr>
        <w:t xml:space="preserve"> </w:t>
      </w:r>
      <w:r w:rsidRPr="006F53F8">
        <w:rPr>
          <w:bCs/>
        </w:rPr>
        <w:fldChar w:fldCharType="begin"/>
      </w:r>
      <w:r w:rsidR="00862945">
        <w:rPr>
          <w:bCs/>
        </w:rPr>
        <w:instrText xml:space="preserve"> ADDIN ZOTERO_ITEM CSL_CITATION {"citationID":"TMN01sCA","properties":{"formattedCitation":"(Thiery et al., 2021)","plainCitation":"(Thiery et al., 2021)","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00862945">
        <w:t>(Thiery et al., 2021)</w:t>
      </w:r>
      <w:r w:rsidRPr="006F53F8">
        <w:rPr>
          <w:bCs/>
        </w:rPr>
        <w:fldChar w:fldCharType="end"/>
      </w:r>
      <w:r w:rsidR="00542D11">
        <w:rPr>
          <w:bCs/>
        </w:rPr>
        <w:t>.</w:t>
      </w:r>
      <w:r w:rsidRPr="006F53F8">
        <w:rPr>
          <w:bCs/>
        </w:rPr>
        <w:t xml:space="preserve"> Hurricanes</w:t>
      </w:r>
      <w:r w:rsidR="0093113F">
        <w:rPr>
          <w:bCs/>
        </w:rPr>
        <w:t xml:space="preserve"> </w:t>
      </w:r>
      <w:r w:rsidRPr="006F53F8">
        <w:rPr>
          <w:bCs/>
        </w:rPr>
        <w:t>that destroy school buildings and displace students and teachers may cause children to miss school, have poorer academic performance and delayed progress, or fail to complete their education altogether</w:t>
      </w:r>
      <w:r w:rsidR="00542D11">
        <w:rPr>
          <w:bCs/>
        </w:rPr>
        <w:t xml:space="preserve"> </w:t>
      </w:r>
      <w:r w:rsidRPr="006F53F8">
        <w:rPr>
          <w:bCs/>
        </w:rPr>
        <w:fldChar w:fldCharType="begin"/>
      </w:r>
      <w:r w:rsidR="00862945">
        <w:rPr>
          <w:bCs/>
        </w:rPr>
        <w:instrText xml:space="preserve"> ADDIN ZOTERO_ITEM CSL_CITATION {"citationID":"grCq05FK","properties":{"formattedCitation":"(Peek, 2008)","plainCitation":"(Peek, 2008)","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00862945">
        <w:t>(Peek, 2008)</w:t>
      </w:r>
      <w:r w:rsidRPr="006F53F8">
        <w:rPr>
          <w:bCs/>
        </w:rPr>
        <w:fldChar w:fldCharType="end"/>
      </w:r>
      <w:r w:rsidR="00542D11">
        <w:rPr>
          <w:bCs/>
        </w:rPr>
        <w:t>.</w:t>
      </w:r>
      <w:r w:rsidRPr="006F53F8">
        <w:rPr>
          <w:bCs/>
        </w:rPr>
        <w:t xml:space="preserve"> Hurricane Katrina in 2005, for example, displaced 348,000 students across Louisiana, Mississippi, and Alabama</w:t>
      </w:r>
      <w:r w:rsidR="00542D11">
        <w:rPr>
          <w:bCs/>
        </w:rPr>
        <w:t xml:space="preserve"> </w:t>
      </w:r>
      <w:r w:rsidRPr="006F53F8">
        <w:rPr>
          <w:bCs/>
        </w:rPr>
        <w:fldChar w:fldCharType="begin"/>
      </w:r>
      <w:r w:rsidR="00862945">
        <w:rPr>
          <w:bCs/>
        </w:rPr>
        <w:instrText xml:space="preserve"> ADDIN ZOTERO_ITEM CSL_CITATION {"citationID":"g1hBIU6o","properties":{"formattedCitation":"(Picou and Marshall, 2007)","plainCitation":"(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00862945">
        <w:t>(Picou and Marshall, 2007)</w:t>
      </w:r>
      <w:r w:rsidRPr="006F53F8">
        <w:rPr>
          <w:bCs/>
        </w:rPr>
        <w:fldChar w:fldCharType="end"/>
      </w:r>
      <w:r w:rsidRPr="006F53F8">
        <w:rPr>
          <w:bCs/>
        </w:rPr>
        <w:t xml:space="preserve"> and destroyed nearly 80 percent of New Orleans’s public school buildings</w:t>
      </w:r>
      <w:r w:rsidR="00542D11">
        <w:rPr>
          <w:bCs/>
        </w:rPr>
        <w:t xml:space="preserve"> </w:t>
      </w:r>
      <w:r w:rsidRPr="006F53F8">
        <w:rPr>
          <w:bCs/>
        </w:rPr>
        <w:fldChar w:fldCharType="begin"/>
      </w:r>
      <w:r w:rsidR="00862945">
        <w:rPr>
          <w:bCs/>
        </w:rPr>
        <w:instrText xml:space="preserve"> ADDIN ZOTERO_ITEM CSL_CITATION {"citationID":"8pIFnzdu","properties":{"formattedCitation":"(Klein, 2015)","plainCitation":"(Klein, 20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00862945">
        <w:t>(Klein, 2015)</w:t>
      </w:r>
      <w:r w:rsidRPr="006F53F8">
        <w:rPr>
          <w:bCs/>
        </w:rPr>
        <w:fldChar w:fldCharType="end"/>
      </w:r>
      <w:r w:rsidR="00542D11">
        <w:rPr>
          <w:bCs/>
        </w:rPr>
        <w:t>.</w:t>
      </w:r>
      <w:r w:rsidRPr="006F53F8">
        <w:rPr>
          <w:bCs/>
        </w:rPr>
        <w:t xml:space="preserve"> The strongest tropical </w:t>
      </w:r>
      <w:r w:rsidRPr="006F53F8">
        <w:rPr>
          <w:bCs/>
        </w:rPr>
        <w:lastRenderedPageBreak/>
        <w:t>cyclones (hurricane-force winds) have had long-lasting deleterious impacts on education systems in highly impacted communities throughout the United States</w:t>
      </w:r>
      <w:r w:rsidR="00542D11">
        <w:rPr>
          <w:bCs/>
        </w:rPr>
        <w:t xml:space="preserve"> </w:t>
      </w:r>
      <w:r w:rsidRPr="006F53F8">
        <w:rPr>
          <w:bCs/>
        </w:rPr>
        <w:fldChar w:fldCharType="begin"/>
      </w:r>
      <w:r w:rsidR="00862945">
        <w:rPr>
          <w:bCs/>
        </w:rPr>
        <w:instrText xml:space="preserve"> ADDIN ZOTERO_ITEM CSL_CITATION {"citationID":"hnxXh5TQ","properties":{"formattedCitation":"(Davis et al., 2021)","plainCitation":"(Davis et al., 2021)","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00862945">
        <w:t>(Davis et al., 2021)</w:t>
      </w:r>
      <w:r w:rsidRPr="006F53F8">
        <w:rPr>
          <w:bCs/>
        </w:rPr>
        <w:fldChar w:fldCharType="end"/>
      </w:r>
      <w:r w:rsidR="00542D11">
        <w:rPr>
          <w:bCs/>
        </w:rPr>
        <w:t>.</w:t>
      </w:r>
      <w:r w:rsidRPr="006F53F8">
        <w:rPr>
          <w:bCs/>
        </w:rPr>
        <w:t xml:space="preserve"> </w:t>
      </w:r>
    </w:p>
    <w:p w14:paraId="474E8349" w14:textId="77777777" w:rsidR="00A81816" w:rsidRDefault="00A81816" w:rsidP="00A81816">
      <w:pPr>
        <w:rPr>
          <w:bCs/>
        </w:rPr>
      </w:pPr>
    </w:p>
    <w:p w14:paraId="2A0F6734" w14:textId="54A2E797" w:rsidR="00A81816" w:rsidRDefault="00A81816" w:rsidP="00A81816">
      <w:pPr>
        <w:rPr>
          <w:bCs/>
        </w:rPr>
      </w:pPr>
      <w:r w:rsidRPr="006F53F8">
        <w:rPr>
          <w:bCs/>
        </w:rPr>
        <w:t>Several studies, most of which examined the aftermath of Hurricanes Katrina and Rita, have identified the adverse effects of individual major hurricanes on student educational outcomes such as academic achievement, negative behaviors, and school attendance</w:t>
      </w:r>
      <w:r w:rsidR="00A71139">
        <w:rPr>
          <w:bCs/>
        </w:rPr>
        <w:t xml:space="preserve"> </w:t>
      </w:r>
      <w:r w:rsidRPr="006F53F8">
        <w:rPr>
          <w:bCs/>
        </w:rPr>
        <w:fldChar w:fldCharType="begin"/>
      </w:r>
      <w:r w:rsidR="00862945">
        <w:rPr>
          <w:bCs/>
        </w:rPr>
        <w:instrText xml:space="preserve"> ADDIN ZOTERO_ITEM CSL_CITATION {"citationID":"oukmFJye","properties":{"formattedCitation":"(Holmes, 2002; Lai et al., 2019; Scott et al., 2014; Ward et al., 2008; Weems et al., 2013)","plainCitation":"(Holmes, 2002; Lai et al., 2019; Scott et al., 2014; Ward et al., 2008; Weems et al., 2013)","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00862945">
        <w:t>(Holmes, 2002; Lai et al., 2019; Scott et al., 2014; Ward et al., 2008; Weems et al., 2013)</w:t>
      </w:r>
      <w:r w:rsidRPr="006F53F8">
        <w:rPr>
          <w:bCs/>
        </w:rPr>
        <w:fldChar w:fldCharType="end"/>
      </w:r>
      <w:r w:rsidR="00A71139">
        <w:rPr>
          <w:bCs/>
        </w:rPr>
        <w:t>.</w:t>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w:t>
      </w:r>
      <w:r w:rsidR="0090730F">
        <w:rPr>
          <w:bCs/>
        </w:rPr>
        <w:t xml:space="preserve">, which also have </w:t>
      </w:r>
      <w:r w:rsidR="008F1E60">
        <w:rPr>
          <w:bCs/>
        </w:rPr>
        <w:t>varying</w:t>
      </w:r>
      <w:r w:rsidR="0090730F">
        <w:rPr>
          <w:bCs/>
        </w:rPr>
        <w:t xml:space="preserve"> capabilities in disaster preparedness</w:t>
      </w:r>
      <w:r w:rsidR="008F1E60">
        <w:rPr>
          <w:bCs/>
        </w:rPr>
        <w:t>, response,</w:t>
      </w:r>
      <w:r w:rsidR="0090730F">
        <w:rPr>
          <w:bCs/>
        </w:rPr>
        <w:t xml:space="preserve"> and recovery</w:t>
      </w:r>
      <w:r w:rsidRPr="006F53F8">
        <w:rPr>
          <w:bCs/>
        </w:rPr>
        <w:t xml:space="preserve">.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610E9F2A" w14:textId="77777777" w:rsidR="00A81816" w:rsidRDefault="00A81816" w:rsidP="00A81816">
      <w:pPr>
        <w:rPr>
          <w:bCs/>
        </w:rPr>
      </w:pPr>
    </w:p>
    <w:p w14:paraId="2ABA2499" w14:textId="77777777" w:rsidR="00A81816" w:rsidRPr="007E7C3E" w:rsidRDefault="00A81816" w:rsidP="00A81816">
      <w:pPr>
        <w:rPr>
          <w:b/>
          <w:color w:val="000000" w:themeColor="text1"/>
        </w:rPr>
      </w:pPr>
      <w:r w:rsidRPr="007E7C3E">
        <w:rPr>
          <w:b/>
          <w:color w:val="000000" w:themeColor="text1"/>
        </w:rPr>
        <w:t>Methods</w:t>
      </w:r>
    </w:p>
    <w:p w14:paraId="421ACF95" w14:textId="77777777" w:rsidR="00A81816" w:rsidRPr="00E37DA7" w:rsidRDefault="00A81816" w:rsidP="00A81816">
      <w:pPr>
        <w:rPr>
          <w:bCs/>
          <w:i/>
          <w:iCs/>
          <w:color w:val="000000" w:themeColor="text1"/>
        </w:rPr>
      </w:pPr>
      <w:r w:rsidRPr="00E37DA7">
        <w:rPr>
          <w:bCs/>
          <w:i/>
          <w:iCs/>
          <w:color w:val="000000" w:themeColor="text1"/>
        </w:rPr>
        <w:t>Outcomes</w:t>
      </w:r>
    </w:p>
    <w:p w14:paraId="199A6458" w14:textId="43540BF5" w:rsidR="00A81816" w:rsidRPr="00E37DA7" w:rsidRDefault="00A81816" w:rsidP="00A81816">
      <w:pPr>
        <w:rPr>
          <w:bCs/>
          <w:color w:val="000000" w:themeColor="text1"/>
        </w:rPr>
      </w:pPr>
      <w:r w:rsidRPr="00E37DA7">
        <w:rPr>
          <w:bCs/>
          <w:color w:val="000000" w:themeColor="text1"/>
        </w:rPr>
        <w:t>We ascertained educational attainment based on annual standardized test scores in math and reading/language arts (RLA) administered in the spring to public school third to eighth grade students across 2,420 counties in the contiguous United States as mandated by the No Child Left Behind Act of 2001</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qkbKfoc","properties":{"formattedCitation":"(Boehner, 2002)","plainCitation":"(Boehner, 2002)","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00862945">
        <w:rPr>
          <w:color w:val="000000"/>
        </w:rPr>
        <w:t>(Boehner, 2002)</w:t>
      </w:r>
      <w:r w:rsidRPr="00E37DA7">
        <w:rPr>
          <w:bCs/>
          <w:color w:val="000000" w:themeColor="text1"/>
        </w:rPr>
        <w:fldChar w:fldCharType="end"/>
      </w:r>
      <w:r w:rsidR="00F22594">
        <w:rPr>
          <w:bCs/>
          <w:color w:val="000000" w:themeColor="text1"/>
        </w:rPr>
        <w:t>.</w:t>
      </w:r>
      <w:r w:rsidRPr="00E37DA7">
        <w:rPr>
          <w:bCs/>
          <w:color w:val="000000" w:themeColor="text1"/>
        </w:rPr>
        <w:t xml:space="preserve"> We retrieved average test score data aggregated at the county level from the Stanford Education Data Archive (SEDA), which were available for academic years 2008-2009 to 2017-2018</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3hnBejQI","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F22594">
        <w:rPr>
          <w:bCs/>
          <w:color w:val="000000" w:themeColor="text1"/>
        </w:rPr>
        <w:t>.</w:t>
      </w:r>
      <w:r w:rsidRPr="00E37DA7">
        <w:rPr>
          <w:bCs/>
          <w:color w:val="000000" w:themeColor="text1"/>
        </w:rPr>
        <w:t xml:space="preserve"> We only included states </w:t>
      </w:r>
      <w:r w:rsidRPr="00E37DA7">
        <w:rPr>
          <w:bCs/>
          <w:color w:val="000000" w:themeColor="text1"/>
        </w:rPr>
        <w:lastRenderedPageBreak/>
        <w:t>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TrttQU86","properties":{"formattedCitation":"(Sharp, 2019)","plainCitation":"(Sharp, 201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00862945">
        <w:rPr>
          <w:color w:val="000000"/>
        </w:rPr>
        <w:t>(Sharp, 2019)</w:t>
      </w:r>
      <w:r w:rsidRPr="00E37DA7">
        <w:rPr>
          <w:bCs/>
          <w:color w:val="000000" w:themeColor="text1"/>
        </w:rPr>
        <w:fldChar w:fldCharType="end"/>
      </w:r>
      <w:r w:rsidR="00F22594">
        <w:rPr>
          <w:bCs/>
          <w:color w:val="000000" w:themeColor="text1"/>
        </w:rPr>
        <w:t>.</w:t>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sidR="00360E0D">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Rc49Si8","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360E0D">
        <w:rPr>
          <w:bCs/>
          <w:color w:val="000000" w:themeColor="text1"/>
        </w:rPr>
        <w:t>.</w:t>
      </w:r>
    </w:p>
    <w:p w14:paraId="530835F2" w14:textId="77777777" w:rsidR="00A81816" w:rsidRPr="00E37DA7" w:rsidRDefault="00A81816" w:rsidP="00A81816">
      <w:pPr>
        <w:rPr>
          <w:bCs/>
          <w:i/>
          <w:iCs/>
          <w:color w:val="000000" w:themeColor="text1"/>
        </w:rPr>
      </w:pPr>
    </w:p>
    <w:p w14:paraId="7D0A64AB" w14:textId="77777777" w:rsidR="00A81816" w:rsidRPr="00E37DA7" w:rsidRDefault="00A81816" w:rsidP="00A81816">
      <w:pPr>
        <w:rPr>
          <w:bCs/>
          <w:i/>
          <w:iCs/>
          <w:color w:val="000000" w:themeColor="text1"/>
        </w:rPr>
      </w:pPr>
      <w:r w:rsidRPr="00E37DA7">
        <w:rPr>
          <w:bCs/>
          <w:i/>
          <w:iCs/>
          <w:color w:val="000000" w:themeColor="text1"/>
        </w:rPr>
        <w:t>Exposure</w:t>
      </w:r>
    </w:p>
    <w:p w14:paraId="12C4F992" w14:textId="75F8EEF2" w:rsidR="00A81816" w:rsidRDefault="00A81816" w:rsidP="00A81816">
      <w:pPr>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00DE2993">
        <w:rPr>
          <w:bCs/>
          <w:color w:val="000000" w:themeColor="text1"/>
        </w:rPr>
        <w:t xml:space="preserve"> </w:t>
      </w:r>
      <w:r w:rsidRPr="00E37DA7">
        <w:rPr>
          <w:bCs/>
          <w:color w:val="000000" w:themeColor="text1"/>
        </w:rPr>
        <w:fldChar w:fldCharType="begin"/>
      </w:r>
      <w:r w:rsidR="00E57512">
        <w:rPr>
          <w:bCs/>
          <w:color w:val="000000" w:themeColor="text1"/>
        </w:rPr>
        <w:instrText xml:space="preserve"> ADDIN ZOTERO_ITEM CSL_CITATION {"citationID":"zwGBlsAO","properties":{"formattedCitation":"(Anderson, 2017; Anderson et al., 2020; Anderson and Eddelbuettel, 2017)","plainCitation":"(Anderson, 2017; Anderson et al., 2020; Anderson and Eddelbuettel, 2017)","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ssued":{"date-parts":[["2017",1,30]]}}},{"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issued":{"date-parts":[["2020",10,28]]}}}],"schema":"https://github.com/citation-style-language/schema/raw/master/csl-citation.json"} </w:instrText>
      </w:r>
      <w:r w:rsidRPr="00E37DA7">
        <w:rPr>
          <w:bCs/>
          <w:color w:val="000000" w:themeColor="text1"/>
        </w:rPr>
        <w:fldChar w:fldCharType="separate"/>
      </w:r>
      <w:r w:rsidR="00E57512">
        <w:rPr>
          <w:color w:val="000000"/>
        </w:rPr>
        <w:t>(Anderson, 2017; Anderson et al., 2020; Anderson and Eddelbuettel, 2017)</w:t>
      </w:r>
      <w:r w:rsidRPr="00E37DA7">
        <w:rPr>
          <w:bCs/>
          <w:color w:val="000000" w:themeColor="text1"/>
        </w:rPr>
        <w:fldChar w:fldCharType="end"/>
      </w:r>
      <w:r w:rsidR="00DE2993">
        <w:rPr>
          <w:bCs/>
          <w:color w:val="000000" w:themeColor="text1"/>
        </w:rPr>
        <w:t>.</w:t>
      </w:r>
      <w:r w:rsidRPr="00E37DA7">
        <w:rPr>
          <w:bCs/>
          <w:color w:val="000000" w:themeColor="text1"/>
        </w:rPr>
        <w:t xml:space="preserve"> We used daily estimates of maximum wind sustained speed by county to 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e lagged hurricane exposure to measure whether standardized test scores based on exams administered in March to May of a given academic year were associated with storms that took place during the previous hurricane season of May to September.</w:t>
      </w:r>
    </w:p>
    <w:p w14:paraId="29A71CD9" w14:textId="77777777" w:rsidR="00A81816" w:rsidRPr="00E37DA7" w:rsidRDefault="00A81816" w:rsidP="00A81816">
      <w:pPr>
        <w:rPr>
          <w:bCs/>
          <w:color w:val="000000" w:themeColor="text1"/>
        </w:rPr>
      </w:pPr>
    </w:p>
    <w:p w14:paraId="0B0A7D43" w14:textId="77777777" w:rsidR="00A81816" w:rsidRPr="00E37DA7" w:rsidRDefault="00A81816" w:rsidP="00A81816">
      <w:pPr>
        <w:rPr>
          <w:bCs/>
          <w:i/>
          <w:iCs/>
          <w:color w:val="000000" w:themeColor="text1"/>
        </w:rPr>
      </w:pPr>
      <w:r w:rsidRPr="00E37DA7">
        <w:rPr>
          <w:bCs/>
          <w:i/>
          <w:iCs/>
          <w:color w:val="000000" w:themeColor="text1"/>
        </w:rPr>
        <w:lastRenderedPageBreak/>
        <w:t>Covariates</w:t>
      </w:r>
    </w:p>
    <w:p w14:paraId="2C74314F" w14:textId="3F091BBC" w:rsidR="00A81816" w:rsidRPr="00E37DA7" w:rsidRDefault="00A81816" w:rsidP="00A81816">
      <w:pPr>
        <w:rPr>
          <w:bCs/>
          <w:i/>
          <w:iCs/>
          <w:color w:val="000000" w:themeColor="text1"/>
        </w:rPr>
      </w:pPr>
      <w:r w:rsidRPr="00E37DA7">
        <w:rPr>
          <w:bCs/>
          <w:color w:val="000000" w:themeColor="text1"/>
        </w:rPr>
        <w:t>We retrieved time-varying, annual covariates at both the grade cohort and county level from SEDA that we considered to be potential confounders and/or effect modifiers of the association between hurricane exposure and standardized test performance</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1inUEDb","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00945F7F" w14:textId="77777777" w:rsidR="00A81816" w:rsidRPr="00E37DA7" w:rsidRDefault="00A81816" w:rsidP="00A81816">
      <w:pPr>
        <w:rPr>
          <w:bCs/>
          <w:i/>
          <w:iCs/>
          <w:color w:val="000000" w:themeColor="text1"/>
        </w:rPr>
      </w:pPr>
    </w:p>
    <w:p w14:paraId="57203CAA" w14:textId="77777777" w:rsidR="00A81816" w:rsidRPr="00E37DA7" w:rsidRDefault="00A81816" w:rsidP="00A81816">
      <w:pPr>
        <w:rPr>
          <w:bCs/>
          <w:i/>
          <w:iCs/>
          <w:color w:val="000000" w:themeColor="text1"/>
        </w:rPr>
      </w:pPr>
      <w:r w:rsidRPr="00E37DA7">
        <w:rPr>
          <w:bCs/>
          <w:i/>
          <w:iCs/>
          <w:color w:val="000000" w:themeColor="text1"/>
        </w:rPr>
        <w:t>Statistical analysis</w:t>
      </w:r>
    </w:p>
    <w:p w14:paraId="215BE974" w14:textId="4C916FFC" w:rsidR="00A81816" w:rsidRDefault="00A81816" w:rsidP="00A81816">
      <w:pPr>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uysm8rV","properties":{"formattedCitation":"(Lu et al., 2021)","plainCitation":"(Lu et al., 2021)","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00862945">
        <w:rPr>
          <w:color w:val="000000"/>
        </w:rPr>
        <w:t>(Lu et al., 2021)</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JfVi9rp","properties":{"formattedCitation":"(Donald and Lang, 2007; McElreath, 2016)","plainCitation":"(Donald and Lang, 2007; McElreath, 2016)","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00862945">
        <w:rPr>
          <w:color w:val="000000"/>
        </w:rPr>
        <w:t>(Donald and Lang, 2007; McElreath, 2016)</w:t>
      </w:r>
      <w:r w:rsidRPr="00E37DA7">
        <w:rPr>
          <w:bCs/>
          <w:color w:val="000000" w:themeColor="text1"/>
        </w:rPr>
        <w:fldChar w:fldCharType="end"/>
      </w:r>
      <w:r w:rsidR="001503E8">
        <w:rPr>
          <w:bCs/>
          <w:color w:val="000000" w:themeColor="text1"/>
        </w:rPr>
        <w:t>.</w:t>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hiMcmwUn","properties":{"formattedCitation":"(Gelman et al., 2015; Parks et al., 2022)","plainCitation":"(Gelman et al., 2015; Parks et al.,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 Parks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w:t>
      </w:r>
      <w:r w:rsidRPr="00E37DA7">
        <w:rPr>
          <w:bCs/>
          <w:color w:val="000000" w:themeColor="text1"/>
        </w:rPr>
        <w:lastRenderedPageBreak/>
        <w:t>studies examining the effects of environmental exposures on standardized test score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FO3b4qSz","properties":{"formattedCitation":"(Lu et al., 2021; Wen and Burke, 2022)","plainCitation":"(Lu et al., 2021; Wen and Burke, 2022)","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00862945">
        <w:rPr>
          <w:color w:val="000000"/>
        </w:rPr>
        <w:t>(Lu et al., 2021; Wen and Burke, 2022)</w:t>
      </w:r>
      <w:r w:rsidRPr="00E37DA7">
        <w:rPr>
          <w:bCs/>
          <w:color w:val="000000" w:themeColor="text1"/>
        </w:rPr>
        <w:fldChar w:fldCharType="end"/>
      </w:r>
      <w:r w:rsidR="001503E8">
        <w:rPr>
          <w:bCs/>
          <w:color w:val="000000" w:themeColor="text1"/>
        </w:rPr>
        <w:t>.</w:t>
      </w:r>
      <w:r w:rsidRPr="00E37DA7">
        <w:rPr>
          <w:bCs/>
          <w:color w:val="000000" w:themeColor="text1"/>
        </w:rPr>
        <w:t xml:space="preserve"> The model was the following: </w:t>
      </w:r>
    </w:p>
    <w:p w14:paraId="670A0C8B" w14:textId="77777777" w:rsidR="0093113F" w:rsidRPr="00E37DA7" w:rsidRDefault="0093113F" w:rsidP="00A81816">
      <w:pPr>
        <w:rPr>
          <w:bCs/>
          <w:color w:val="000000" w:themeColor="text1"/>
        </w:rPr>
      </w:pPr>
    </w:p>
    <w:p w14:paraId="50B8018D" w14:textId="068B651B" w:rsidR="00A81816" w:rsidRDefault="00A81816" w:rsidP="001503E8">
      <w:pPr>
        <w:jc w:val="center"/>
        <w:rPr>
          <w:bCs/>
          <w:i/>
          <w:iCs/>
          <w:color w:val="000000" w:themeColor="text1"/>
          <w:vertAlign w:val="subscript"/>
        </w:rPr>
      </w:pP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3265364E" w14:textId="77777777" w:rsidR="0093113F" w:rsidRPr="00E37DA7" w:rsidRDefault="0093113F" w:rsidP="001503E8">
      <w:pPr>
        <w:jc w:val="center"/>
        <w:rPr>
          <w:bCs/>
          <w:color w:val="000000" w:themeColor="text1"/>
        </w:rPr>
      </w:pPr>
    </w:p>
    <w:p w14:paraId="3E205BCF" w14:textId="77777777" w:rsidR="00A81816" w:rsidRPr="00E37DA7" w:rsidRDefault="00A81816" w:rsidP="00A81816">
      <w:pPr>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7A6EE904" w14:textId="77777777" w:rsidR="00A81816" w:rsidRPr="00E37DA7" w:rsidRDefault="00A81816" w:rsidP="00A81816">
      <w:pPr>
        <w:rPr>
          <w:bCs/>
          <w:i/>
          <w:iCs/>
          <w:color w:val="000000" w:themeColor="text1"/>
        </w:rPr>
      </w:pPr>
    </w:p>
    <w:p w14:paraId="0BEE2FF9" w14:textId="2399C197" w:rsidR="00A81816" w:rsidRPr="00E37DA7" w:rsidRDefault="00A81816" w:rsidP="00A81816">
      <w:pPr>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w:t>
      </w:r>
      <w:r w:rsidR="001503E8">
        <w:rPr>
          <w:bCs/>
          <w:color w:val="000000" w:themeColor="text1"/>
        </w:rPr>
        <w:t xml:space="preserve">the </w:t>
      </w:r>
      <w:r w:rsidRPr="00E37DA7">
        <w:rPr>
          <w:bCs/>
          <w:color w:val="000000" w:themeColor="text1"/>
        </w:rPr>
        <w:t>null through a formal comparative analysis of 1,000 draws from the posterior marginal distribution of each effect estimate. The proportion of draws that was greater than 0 represented the probability that an effect estimate was greater than 0</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yoAbDgx","properties":{"formattedCitation":"(Gelman et al., 2015)","plainCitation":"(Gelman et al., 2015)","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w:t>
      </w:r>
      <w:r w:rsidRPr="00E37DA7">
        <w:rPr>
          <w:bCs/>
          <w:color w:val="000000" w:themeColor="text1"/>
        </w:rPr>
        <w:fldChar w:fldCharType="end"/>
      </w:r>
      <w:r w:rsidR="001503E8">
        <w:rPr>
          <w:bCs/>
          <w:color w:val="000000" w:themeColor="text1"/>
        </w:rPr>
        <w:t>.</w:t>
      </w:r>
    </w:p>
    <w:p w14:paraId="4BB31E20" w14:textId="77777777" w:rsidR="00A81816" w:rsidRPr="00E37DA7" w:rsidRDefault="00A81816" w:rsidP="00A81816">
      <w:pPr>
        <w:rPr>
          <w:bCs/>
          <w:i/>
          <w:iCs/>
          <w:color w:val="000000" w:themeColor="text1"/>
        </w:rPr>
      </w:pPr>
    </w:p>
    <w:p w14:paraId="31979415" w14:textId="62374A54" w:rsidR="00A81816" w:rsidRPr="004D3369" w:rsidRDefault="00A81816" w:rsidP="00A81816">
      <w:pPr>
        <w:rPr>
          <w:bCs/>
          <w:color w:val="000000" w:themeColor="text1"/>
        </w:rPr>
      </w:pPr>
      <w:r w:rsidRPr="00E37DA7">
        <w:rPr>
          <w:bCs/>
          <w:color w:val="000000" w:themeColor="text1"/>
        </w:rPr>
        <w:t>We conducted statistical analysis in R version 4.3.1. We fitted all models using integrated nested Laplace approximation (INLA) executed by the R-INLA software</w:t>
      </w:r>
      <w:r w:rsidR="001503E8">
        <w:rPr>
          <w:bCs/>
          <w:color w:val="000000" w:themeColor="text1"/>
        </w:rPr>
        <w:t xml:space="preserve"> </w:t>
      </w:r>
      <w:r w:rsidR="001503E8">
        <w:rPr>
          <w:bCs/>
          <w:color w:val="000000" w:themeColor="text1"/>
        </w:rPr>
        <w:fldChar w:fldCharType="begin"/>
      </w:r>
      <w:r w:rsidR="001503E8">
        <w:rPr>
          <w:bCs/>
          <w:color w:val="000000" w:themeColor="text1"/>
        </w:rPr>
        <w:instrText xml:space="preserve"> ADDIN ZOTERO_ITEM CSL_CITATION {"citationID":"3lSI6z9V","properties":{"formattedCitation":"(Rue et al., 2009)","plainCitation":"(Rue et al., 2009)","noteIndex":0},"citationItems":[{"id":4035,"uris":["http://zotero.org/groups/4923355/items/JD89N6U2"],"itemData":{"id":40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10.1111/j.1467-9868.2008.00700.x","ISSN":"1467-9868","issue":"2","language":"en","license":"© 2009 Royal Statistical Society","note":"_eprint: https://onlinelibrary.wiley.com/doi/pdf/10.1111/j.1467-9868.2008.00700.x","page":"319-392","source":"Wiley Online Library","title":"Approximate Bayesian inference for latent Gaussian models by using integrated nested Laplace approximations","URL":"https://onlinelibrary.wiley.com/doi/abs/10.1111/j.1467-9868.2008.00700.x","volume":"71","author":[{"family":"Rue","given":"Håvard"},{"family":"Martino","given":"Sara"},{"family":"Chopin","given":"Nicolas"}],"accessed":{"date-parts":[["2024",9,12]]},"issued":{"date-parts":[["2009"]]}}}],"schema":"https://github.com/citation-style-language/schema/raw/master/csl-citation.json"} </w:instrText>
      </w:r>
      <w:r w:rsidR="001503E8">
        <w:rPr>
          <w:bCs/>
          <w:color w:val="000000" w:themeColor="text1"/>
        </w:rPr>
        <w:fldChar w:fldCharType="separate"/>
      </w:r>
      <w:r w:rsidR="001503E8">
        <w:rPr>
          <w:bCs/>
          <w:noProof/>
          <w:color w:val="000000" w:themeColor="text1"/>
        </w:rPr>
        <w:t>(Rue et al., 2009)</w:t>
      </w:r>
      <w:r w:rsidR="001503E8">
        <w:rPr>
          <w:bCs/>
          <w:color w:val="000000" w:themeColor="text1"/>
        </w:rPr>
        <w:fldChar w:fldCharType="end"/>
      </w:r>
      <w:r w:rsidRPr="00E37DA7">
        <w:rPr>
          <w:bCs/>
          <w:color w:val="000000" w:themeColor="text1"/>
        </w:rPr>
        <w:t xml:space="preserve">. </w:t>
      </w:r>
    </w:p>
    <w:p w14:paraId="1F18B708" w14:textId="77777777" w:rsidR="00A81816" w:rsidRDefault="00A81816" w:rsidP="00A81816">
      <w:pPr>
        <w:rPr>
          <w:bCs/>
          <w:i/>
          <w:iCs/>
          <w:color w:val="000000" w:themeColor="text1"/>
        </w:rPr>
      </w:pPr>
    </w:p>
    <w:p w14:paraId="123279BD" w14:textId="7BF2537E" w:rsidR="00A81816" w:rsidRPr="00E37DA7" w:rsidRDefault="00A81816" w:rsidP="00A81816">
      <w:pPr>
        <w:rPr>
          <w:bCs/>
          <w:i/>
          <w:iCs/>
          <w:color w:val="000000" w:themeColor="text1"/>
        </w:rPr>
      </w:pPr>
      <w:r w:rsidRPr="00E37DA7">
        <w:rPr>
          <w:bCs/>
          <w:i/>
          <w:iCs/>
          <w:color w:val="000000" w:themeColor="text1"/>
        </w:rPr>
        <w:lastRenderedPageBreak/>
        <w:t>Sensitivity analysis</w:t>
      </w:r>
    </w:p>
    <w:p w14:paraId="3574F43E" w14:textId="7ABC5505" w:rsidR="00A81816" w:rsidRPr="00E37DA7" w:rsidRDefault="00A81816" w:rsidP="00A81816">
      <w:pPr>
        <w:rPr>
          <w:bCs/>
          <w:color w:val="000000" w:themeColor="text1"/>
        </w:rPr>
      </w:pPr>
      <w:r w:rsidRPr="00E37DA7">
        <w:rPr>
          <w:bCs/>
          <w:color w:val="000000" w:themeColor="text1"/>
        </w:rPr>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w:t>
      </w:r>
      <w:r w:rsidR="000303B2">
        <w:rPr>
          <w:bCs/>
          <w:color w:val="000000" w:themeColor="text1"/>
        </w:rPr>
        <w:t>disadvantaged</w:t>
      </w:r>
      <w:r w:rsidRPr="00E37DA7">
        <w:rPr>
          <w:bCs/>
          <w:color w:val="000000" w:themeColor="text1"/>
        </w:rPr>
        <w:t xml:space="preserve"> students; and county-level poverty rates and proportion of special education students. None of the sensitivity analyses produced results </w:t>
      </w:r>
      <w:r w:rsidR="001503E8">
        <w:rPr>
          <w:bCs/>
          <w:color w:val="000000" w:themeColor="text1"/>
        </w:rPr>
        <w:t xml:space="preserve">different </w:t>
      </w:r>
      <w:r w:rsidRPr="00E37DA7">
        <w:rPr>
          <w:bCs/>
          <w:color w:val="000000" w:themeColor="text1"/>
        </w:rPr>
        <w:t xml:space="preserve">from </w:t>
      </w:r>
      <w:r w:rsidR="001503E8">
        <w:rPr>
          <w:bCs/>
          <w:color w:val="000000" w:themeColor="text1"/>
        </w:rPr>
        <w:t xml:space="preserve">those in </w:t>
      </w:r>
      <w:r w:rsidRPr="00E37DA7">
        <w:rPr>
          <w:bCs/>
          <w:color w:val="000000" w:themeColor="text1"/>
        </w:rPr>
        <w:t>the main model.</w:t>
      </w:r>
    </w:p>
    <w:p w14:paraId="5C730F79" w14:textId="77777777" w:rsidR="00A81816" w:rsidRDefault="00A81816" w:rsidP="00A81816">
      <w:pPr>
        <w:rPr>
          <w:bCs/>
        </w:rPr>
      </w:pPr>
    </w:p>
    <w:p w14:paraId="3FE12D95" w14:textId="7DAC778B" w:rsidR="00A81816" w:rsidRDefault="00A81816" w:rsidP="00A81816">
      <w:pPr>
        <w:rPr>
          <w:b/>
          <w:bCs/>
          <w:color w:val="000000" w:themeColor="text1"/>
        </w:rPr>
      </w:pPr>
      <w:r w:rsidRPr="007E7C3E">
        <w:rPr>
          <w:b/>
          <w:bCs/>
          <w:color w:val="000000" w:themeColor="text1"/>
        </w:rPr>
        <w:t>Results</w:t>
      </w:r>
      <w:r>
        <w:rPr>
          <w:b/>
          <w:bCs/>
          <w:color w:val="000000" w:themeColor="text1"/>
        </w:rPr>
        <w:t xml:space="preserve"> </w:t>
      </w:r>
    </w:p>
    <w:p w14:paraId="3C9E7237" w14:textId="77777777" w:rsidR="00A81816" w:rsidRPr="00E37DA7" w:rsidRDefault="00A81816" w:rsidP="00A81816">
      <w:pPr>
        <w:rPr>
          <w:i/>
          <w:iCs/>
          <w:color w:val="000000" w:themeColor="text1"/>
        </w:rPr>
      </w:pPr>
      <w:r w:rsidRPr="00E37DA7">
        <w:rPr>
          <w:i/>
          <w:iCs/>
          <w:color w:val="000000" w:themeColor="text1"/>
        </w:rPr>
        <w:t>Summary Statistics</w:t>
      </w:r>
    </w:p>
    <w:p w14:paraId="1200F447" w14:textId="294AC096" w:rsidR="00A81816" w:rsidRPr="007E7715" w:rsidRDefault="004A108E" w:rsidP="007E7715">
      <w:pPr>
        <w:rPr>
          <w:color w:val="000000" w:themeColor="text1"/>
        </w:rPr>
      </w:pPr>
      <w:r>
        <w:rPr>
          <w:color w:val="000000" w:themeColor="text1"/>
        </w:rPr>
        <w:t>Between 2009 and 2018, national average standardized math scores increased in younger grade cohorts and decreased in older ones, while RLA scores remained relatively stable</w:t>
      </w:r>
      <w:r w:rsidR="00A81816" w:rsidRPr="00E37DA7">
        <w:rPr>
          <w:color w:val="000000" w:themeColor="text1"/>
        </w:rPr>
        <w:t xml:space="preserve"> (Table 1). Some states consistently outperformed others throughout the study period. For example, the median average RLA score in 2018 for eighth-grade cohorts in South Carolina was 7.05 compared to 8.49 in New Jersey (Table S1). The median national average proportions of grade cohort students receiving free lunch increased from 40.5% in 2009 to 49.0% in 2018, as did the average percentage of grade cohort students considered socioeconomically dis</w:t>
      </w:r>
      <w:r w:rsidR="000303B2">
        <w:rPr>
          <w:color w:val="000000" w:themeColor="text1"/>
        </w:rPr>
        <w:t>advantaged</w:t>
      </w:r>
      <w:r w:rsidR="00A81816" w:rsidRPr="00E37DA7">
        <w:rPr>
          <w:color w:val="000000" w:themeColor="text1"/>
        </w:rPr>
        <w:t xml:space="preserve"> (2009 median = 51.0%; 2018 median = 57.2%). In addition, the average median percentage of grade cohort students racialized as Hispanic increased over twofold from 3.0% in 2009 to 6.5% in 2018 (Table 1). At the county level nationally, the median average proportion of adult residents with a college degree increased from 15.8% in 2009 to 18.1% in 2018 (Table 1). </w:t>
      </w:r>
    </w:p>
    <w:p w14:paraId="30C909E1" w14:textId="71E706CA" w:rsidR="00A81816" w:rsidRPr="003409C2" w:rsidRDefault="00A81816" w:rsidP="00A81816">
      <w:pPr>
        <w:spacing w:line="240" w:lineRule="auto"/>
        <w:rPr>
          <w:iCs/>
        </w:rPr>
      </w:pPr>
      <w:r>
        <w:rPr>
          <w:b/>
          <w:color w:val="000000" w:themeColor="text1"/>
        </w:rPr>
        <w:lastRenderedPageBreak/>
        <w:t>Table 1</w:t>
      </w:r>
      <w:r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2B8CD647" w14:textId="77777777" w:rsidR="00A81816" w:rsidRDefault="00A81816" w:rsidP="00A81816">
      <w:pPr>
        <w:rPr>
          <w:b/>
          <w:color w:val="000000" w:themeColor="text1"/>
        </w:rPr>
      </w:pPr>
    </w:p>
    <w:tbl>
      <w:tblPr>
        <w:tblStyle w:val="TableGrid"/>
        <w:tblW w:w="10620" w:type="dxa"/>
        <w:tblInd w:w="-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785"/>
        <w:gridCol w:w="870"/>
        <w:gridCol w:w="636"/>
        <w:gridCol w:w="636"/>
        <w:gridCol w:w="636"/>
        <w:gridCol w:w="636"/>
        <w:gridCol w:w="636"/>
        <w:gridCol w:w="636"/>
        <w:gridCol w:w="636"/>
        <w:gridCol w:w="636"/>
        <w:gridCol w:w="636"/>
        <w:gridCol w:w="812"/>
      </w:tblGrid>
      <w:tr w:rsidR="00A81816" w:rsidRPr="003409C2" w14:paraId="59801BF3" w14:textId="77777777" w:rsidTr="00FF2F84">
        <w:tc>
          <w:tcPr>
            <w:tcW w:w="1429" w:type="dxa"/>
            <w:tcBorders>
              <w:top w:val="single" w:sz="2" w:space="0" w:color="auto"/>
              <w:left w:val="single" w:sz="2" w:space="0" w:color="auto"/>
              <w:bottom w:val="single" w:sz="2" w:space="0" w:color="auto"/>
            </w:tcBorders>
          </w:tcPr>
          <w:p w14:paraId="55053DF4" w14:textId="77777777" w:rsidR="00A81816" w:rsidRPr="003409C2" w:rsidRDefault="00A81816" w:rsidP="00A81816">
            <w:pPr>
              <w:spacing w:line="240" w:lineRule="auto"/>
            </w:pPr>
          </w:p>
        </w:tc>
        <w:tc>
          <w:tcPr>
            <w:tcW w:w="1901" w:type="dxa"/>
            <w:tcBorders>
              <w:top w:val="single" w:sz="2" w:space="0" w:color="auto"/>
              <w:left w:val="single" w:sz="2" w:space="0" w:color="auto"/>
              <w:bottom w:val="single" w:sz="2" w:space="0" w:color="auto"/>
            </w:tcBorders>
          </w:tcPr>
          <w:p w14:paraId="4526A384" w14:textId="77777777" w:rsidR="00A81816" w:rsidRPr="003409C2" w:rsidRDefault="00A81816" w:rsidP="00A81816">
            <w:pPr>
              <w:spacing w:line="240" w:lineRule="auto"/>
            </w:pPr>
          </w:p>
        </w:tc>
        <w:tc>
          <w:tcPr>
            <w:tcW w:w="612" w:type="dxa"/>
            <w:tcBorders>
              <w:top w:val="single" w:sz="2" w:space="0" w:color="auto"/>
              <w:bottom w:val="single" w:sz="2" w:space="0" w:color="auto"/>
            </w:tcBorders>
          </w:tcPr>
          <w:p w14:paraId="765BCBAD" w14:textId="77777777" w:rsidR="00A81816" w:rsidRPr="003409C2" w:rsidRDefault="00A81816" w:rsidP="00A81816">
            <w:pPr>
              <w:spacing w:line="240" w:lineRule="auto"/>
              <w:rPr>
                <w:b/>
                <w:bCs/>
              </w:rPr>
            </w:pPr>
            <w:r w:rsidRPr="003409C2">
              <w:rPr>
                <w:b/>
                <w:bCs/>
              </w:rPr>
              <w:t>Grade</w:t>
            </w:r>
          </w:p>
        </w:tc>
        <w:tc>
          <w:tcPr>
            <w:tcW w:w="0" w:type="auto"/>
            <w:gridSpan w:val="5"/>
            <w:tcBorders>
              <w:top w:val="single" w:sz="2" w:space="0" w:color="auto"/>
              <w:bottom w:val="single" w:sz="2" w:space="0" w:color="auto"/>
              <w:right w:val="single" w:sz="2" w:space="0" w:color="auto"/>
            </w:tcBorders>
          </w:tcPr>
          <w:p w14:paraId="3AA1AC0D" w14:textId="77777777" w:rsidR="00A81816" w:rsidRPr="003409C2" w:rsidRDefault="00A81816" w:rsidP="00A81816">
            <w:pPr>
              <w:spacing w:line="240" w:lineRule="auto"/>
              <w:rPr>
                <w:b/>
                <w:bCs/>
              </w:rPr>
            </w:pPr>
            <w:r w:rsidRPr="003409C2">
              <w:rPr>
                <w:b/>
                <w:bCs/>
              </w:rPr>
              <w:t>2009 percentiles</w:t>
            </w:r>
          </w:p>
        </w:tc>
        <w:tc>
          <w:tcPr>
            <w:tcW w:w="3498" w:type="dxa"/>
            <w:gridSpan w:val="5"/>
            <w:tcBorders>
              <w:top w:val="single" w:sz="2" w:space="0" w:color="auto"/>
              <w:left w:val="single" w:sz="2" w:space="0" w:color="auto"/>
              <w:bottom w:val="single" w:sz="2" w:space="0" w:color="auto"/>
              <w:right w:val="single" w:sz="2" w:space="0" w:color="auto"/>
            </w:tcBorders>
          </w:tcPr>
          <w:p w14:paraId="67524078" w14:textId="77777777" w:rsidR="00A81816" w:rsidRPr="003409C2" w:rsidRDefault="00A81816" w:rsidP="00A81816">
            <w:pPr>
              <w:spacing w:line="240" w:lineRule="auto"/>
              <w:rPr>
                <w:b/>
                <w:bCs/>
              </w:rPr>
            </w:pPr>
            <w:r w:rsidRPr="003409C2">
              <w:rPr>
                <w:b/>
                <w:bCs/>
              </w:rPr>
              <w:t>2018 percentiles</w:t>
            </w:r>
          </w:p>
        </w:tc>
      </w:tr>
      <w:tr w:rsidR="00A81816" w:rsidRPr="003409C2" w14:paraId="16DD0C75" w14:textId="77777777" w:rsidTr="00FF2F84">
        <w:tc>
          <w:tcPr>
            <w:tcW w:w="1429" w:type="dxa"/>
            <w:vMerge w:val="restart"/>
            <w:tcBorders>
              <w:top w:val="single" w:sz="2" w:space="0" w:color="auto"/>
              <w:left w:val="single" w:sz="2" w:space="0" w:color="auto"/>
            </w:tcBorders>
            <w:vAlign w:val="center"/>
          </w:tcPr>
          <w:p w14:paraId="22BD29BF" w14:textId="77777777" w:rsidR="00A81816" w:rsidRPr="003409C2" w:rsidRDefault="00A81816" w:rsidP="00A81816">
            <w:pPr>
              <w:spacing w:line="240" w:lineRule="auto"/>
            </w:pPr>
            <w:r w:rsidRPr="003409C2">
              <w:t>Grade-specific standardized test scores</w:t>
            </w:r>
          </w:p>
        </w:tc>
        <w:tc>
          <w:tcPr>
            <w:tcW w:w="1901" w:type="dxa"/>
            <w:tcBorders>
              <w:top w:val="single" w:sz="2" w:space="0" w:color="auto"/>
              <w:left w:val="single" w:sz="2" w:space="0" w:color="auto"/>
            </w:tcBorders>
          </w:tcPr>
          <w:p w14:paraId="4DF75083" w14:textId="77777777" w:rsidR="00A81816" w:rsidRPr="003409C2" w:rsidRDefault="00A81816" w:rsidP="00A81816">
            <w:pPr>
              <w:spacing w:line="240" w:lineRule="auto"/>
            </w:pPr>
          </w:p>
        </w:tc>
        <w:tc>
          <w:tcPr>
            <w:tcW w:w="612" w:type="dxa"/>
            <w:tcBorders>
              <w:top w:val="single" w:sz="2" w:space="0" w:color="auto"/>
            </w:tcBorders>
          </w:tcPr>
          <w:p w14:paraId="23D8A069" w14:textId="77777777" w:rsidR="00A81816" w:rsidRPr="003409C2" w:rsidRDefault="00A81816" w:rsidP="00A81816">
            <w:pPr>
              <w:spacing w:line="240" w:lineRule="auto"/>
            </w:pPr>
          </w:p>
        </w:tc>
        <w:tc>
          <w:tcPr>
            <w:tcW w:w="0" w:type="auto"/>
            <w:tcBorders>
              <w:top w:val="single" w:sz="2" w:space="0" w:color="auto"/>
            </w:tcBorders>
          </w:tcPr>
          <w:p w14:paraId="488EA86C" w14:textId="77777777" w:rsidR="00A81816" w:rsidRPr="003409C2" w:rsidRDefault="00A81816" w:rsidP="00A81816">
            <w:pPr>
              <w:spacing w:line="240" w:lineRule="auto"/>
            </w:pPr>
            <w:r w:rsidRPr="003409C2">
              <w:t>5</w:t>
            </w:r>
            <w:r w:rsidRPr="003409C2">
              <w:rPr>
                <w:vertAlign w:val="superscript"/>
              </w:rPr>
              <w:t>th</w:t>
            </w:r>
            <w:r w:rsidRPr="003409C2">
              <w:t xml:space="preserve"> </w:t>
            </w:r>
          </w:p>
        </w:tc>
        <w:tc>
          <w:tcPr>
            <w:tcW w:w="0" w:type="auto"/>
            <w:tcBorders>
              <w:top w:val="single" w:sz="2" w:space="0" w:color="auto"/>
            </w:tcBorders>
          </w:tcPr>
          <w:p w14:paraId="23E00DA1" w14:textId="77777777" w:rsidR="00A81816" w:rsidRPr="003409C2" w:rsidRDefault="00A81816" w:rsidP="00A81816">
            <w:pPr>
              <w:spacing w:line="240" w:lineRule="auto"/>
            </w:pPr>
            <w:r w:rsidRPr="003409C2">
              <w:t>25</w:t>
            </w:r>
            <w:r w:rsidRPr="003409C2">
              <w:rPr>
                <w:vertAlign w:val="superscript"/>
              </w:rPr>
              <w:t>th</w:t>
            </w:r>
          </w:p>
        </w:tc>
        <w:tc>
          <w:tcPr>
            <w:tcW w:w="0" w:type="auto"/>
            <w:tcBorders>
              <w:top w:val="single" w:sz="2" w:space="0" w:color="auto"/>
            </w:tcBorders>
          </w:tcPr>
          <w:p w14:paraId="65779D85" w14:textId="77777777" w:rsidR="00A81816" w:rsidRPr="003409C2" w:rsidRDefault="00A81816" w:rsidP="00A81816">
            <w:pPr>
              <w:spacing w:line="240" w:lineRule="auto"/>
            </w:pPr>
            <w:r w:rsidRPr="003409C2">
              <w:t>50</w:t>
            </w:r>
            <w:r w:rsidRPr="003409C2">
              <w:rPr>
                <w:vertAlign w:val="superscript"/>
              </w:rPr>
              <w:t>th</w:t>
            </w:r>
            <w:r w:rsidRPr="003409C2">
              <w:t xml:space="preserve"> </w:t>
            </w:r>
          </w:p>
        </w:tc>
        <w:tc>
          <w:tcPr>
            <w:tcW w:w="0" w:type="auto"/>
            <w:tcBorders>
              <w:top w:val="single" w:sz="2" w:space="0" w:color="auto"/>
            </w:tcBorders>
          </w:tcPr>
          <w:p w14:paraId="38E2F4D2" w14:textId="77777777" w:rsidR="00A81816" w:rsidRPr="003409C2" w:rsidRDefault="00A81816" w:rsidP="00A81816">
            <w:pPr>
              <w:spacing w:line="240" w:lineRule="auto"/>
            </w:pPr>
            <w:r w:rsidRPr="003409C2">
              <w:t>75</w:t>
            </w:r>
            <w:r w:rsidRPr="003409C2">
              <w:rPr>
                <w:vertAlign w:val="superscript"/>
              </w:rPr>
              <w:t>th</w:t>
            </w:r>
            <w:r w:rsidRPr="003409C2">
              <w:t xml:space="preserve"> </w:t>
            </w:r>
          </w:p>
        </w:tc>
        <w:tc>
          <w:tcPr>
            <w:tcW w:w="0" w:type="auto"/>
            <w:tcBorders>
              <w:top w:val="single" w:sz="2" w:space="0" w:color="auto"/>
              <w:right w:val="single" w:sz="2" w:space="0" w:color="auto"/>
            </w:tcBorders>
          </w:tcPr>
          <w:p w14:paraId="75D6FFA4"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c>
          <w:tcPr>
            <w:tcW w:w="0" w:type="auto"/>
            <w:tcBorders>
              <w:top w:val="single" w:sz="2" w:space="0" w:color="auto"/>
              <w:left w:val="single" w:sz="2" w:space="0" w:color="auto"/>
            </w:tcBorders>
          </w:tcPr>
          <w:p w14:paraId="541A313C" w14:textId="77777777" w:rsidR="00A81816" w:rsidRPr="003409C2" w:rsidRDefault="00A81816" w:rsidP="00A81816">
            <w:pPr>
              <w:spacing w:line="240" w:lineRule="auto"/>
            </w:pPr>
            <w:r w:rsidRPr="003409C2">
              <w:t>5</w:t>
            </w:r>
            <w:r w:rsidRPr="003409C2">
              <w:rPr>
                <w:vertAlign w:val="superscript"/>
              </w:rPr>
              <w:t>th</w:t>
            </w:r>
          </w:p>
        </w:tc>
        <w:tc>
          <w:tcPr>
            <w:tcW w:w="0" w:type="auto"/>
            <w:tcBorders>
              <w:top w:val="single" w:sz="2" w:space="0" w:color="auto"/>
            </w:tcBorders>
          </w:tcPr>
          <w:p w14:paraId="0BDFB1FA" w14:textId="77777777" w:rsidR="00A81816" w:rsidRPr="003409C2" w:rsidRDefault="00A81816" w:rsidP="00A81816">
            <w:pPr>
              <w:spacing w:line="240" w:lineRule="auto"/>
            </w:pPr>
            <w:r w:rsidRPr="003409C2">
              <w:t>25</w:t>
            </w:r>
            <w:r w:rsidRPr="003409C2">
              <w:rPr>
                <w:vertAlign w:val="superscript"/>
              </w:rPr>
              <w:t>th</w:t>
            </w:r>
            <w:r w:rsidRPr="003409C2">
              <w:t xml:space="preserve"> </w:t>
            </w:r>
          </w:p>
        </w:tc>
        <w:tc>
          <w:tcPr>
            <w:tcW w:w="0" w:type="auto"/>
            <w:tcBorders>
              <w:top w:val="single" w:sz="2" w:space="0" w:color="auto"/>
            </w:tcBorders>
          </w:tcPr>
          <w:p w14:paraId="1FBB7BDE" w14:textId="77777777" w:rsidR="00A81816" w:rsidRPr="003409C2" w:rsidRDefault="00A81816" w:rsidP="00A81816">
            <w:pPr>
              <w:spacing w:line="240" w:lineRule="auto"/>
            </w:pPr>
            <w:r w:rsidRPr="003409C2">
              <w:t>50</w:t>
            </w:r>
            <w:r w:rsidRPr="003409C2">
              <w:rPr>
                <w:vertAlign w:val="superscript"/>
              </w:rPr>
              <w:t>th</w:t>
            </w:r>
          </w:p>
        </w:tc>
        <w:tc>
          <w:tcPr>
            <w:tcW w:w="0" w:type="auto"/>
            <w:tcBorders>
              <w:top w:val="single" w:sz="2" w:space="0" w:color="auto"/>
            </w:tcBorders>
          </w:tcPr>
          <w:p w14:paraId="768BC864" w14:textId="77777777" w:rsidR="00A81816" w:rsidRPr="003409C2" w:rsidRDefault="00A81816" w:rsidP="00A81816">
            <w:pPr>
              <w:spacing w:line="240" w:lineRule="auto"/>
            </w:pPr>
            <w:r w:rsidRPr="003409C2">
              <w:t>75</w:t>
            </w:r>
            <w:r w:rsidRPr="003409C2">
              <w:rPr>
                <w:vertAlign w:val="superscript"/>
              </w:rPr>
              <w:t>th</w:t>
            </w:r>
          </w:p>
        </w:tc>
        <w:tc>
          <w:tcPr>
            <w:tcW w:w="954" w:type="dxa"/>
            <w:tcBorders>
              <w:top w:val="single" w:sz="2" w:space="0" w:color="auto"/>
              <w:right w:val="single" w:sz="2" w:space="0" w:color="auto"/>
            </w:tcBorders>
          </w:tcPr>
          <w:p w14:paraId="6B938EE0"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r>
      <w:tr w:rsidR="00A81816" w:rsidRPr="003409C2" w14:paraId="76A15144" w14:textId="77777777" w:rsidTr="00FF2F84">
        <w:tc>
          <w:tcPr>
            <w:tcW w:w="1429" w:type="dxa"/>
            <w:vMerge/>
            <w:tcBorders>
              <w:left w:val="single" w:sz="2" w:space="0" w:color="auto"/>
            </w:tcBorders>
          </w:tcPr>
          <w:p w14:paraId="39339954" w14:textId="77777777" w:rsidR="00A81816" w:rsidRPr="003409C2" w:rsidRDefault="00A81816" w:rsidP="00A81816">
            <w:pPr>
              <w:spacing w:line="240" w:lineRule="auto"/>
            </w:pPr>
          </w:p>
        </w:tc>
        <w:tc>
          <w:tcPr>
            <w:tcW w:w="1901" w:type="dxa"/>
            <w:vMerge w:val="restart"/>
            <w:tcBorders>
              <w:left w:val="single" w:sz="2" w:space="0" w:color="auto"/>
            </w:tcBorders>
          </w:tcPr>
          <w:p w14:paraId="0B8E0788" w14:textId="77777777" w:rsidR="00A81816" w:rsidRPr="003409C2" w:rsidRDefault="00A81816" w:rsidP="00A81816">
            <w:pPr>
              <w:spacing w:line="240" w:lineRule="auto"/>
            </w:pPr>
            <w:r w:rsidRPr="003409C2">
              <w:t>Mean Standardized Math Score</w:t>
            </w:r>
          </w:p>
        </w:tc>
        <w:tc>
          <w:tcPr>
            <w:tcW w:w="612" w:type="dxa"/>
          </w:tcPr>
          <w:p w14:paraId="62C3A1FA" w14:textId="77777777" w:rsidR="00A81816" w:rsidRPr="003409C2" w:rsidRDefault="00A81816" w:rsidP="00A81816">
            <w:pPr>
              <w:spacing w:line="240" w:lineRule="auto"/>
            </w:pPr>
            <w:r w:rsidRPr="003409C2">
              <w:t>3</w:t>
            </w:r>
          </w:p>
        </w:tc>
        <w:tc>
          <w:tcPr>
            <w:tcW w:w="0" w:type="auto"/>
          </w:tcPr>
          <w:p w14:paraId="0629EF28" w14:textId="77777777" w:rsidR="00A81816" w:rsidRPr="003409C2" w:rsidRDefault="00A81816" w:rsidP="00A81816">
            <w:pPr>
              <w:spacing w:line="240" w:lineRule="auto"/>
            </w:pPr>
            <w:r w:rsidRPr="003409C2">
              <w:t>1.24</w:t>
            </w:r>
          </w:p>
        </w:tc>
        <w:tc>
          <w:tcPr>
            <w:tcW w:w="0" w:type="auto"/>
          </w:tcPr>
          <w:p w14:paraId="11C88443" w14:textId="77777777" w:rsidR="00A81816" w:rsidRPr="003409C2" w:rsidRDefault="00A81816" w:rsidP="00A81816">
            <w:pPr>
              <w:spacing w:line="240" w:lineRule="auto"/>
            </w:pPr>
            <w:r w:rsidRPr="003409C2">
              <w:t>2.23</w:t>
            </w:r>
          </w:p>
        </w:tc>
        <w:tc>
          <w:tcPr>
            <w:tcW w:w="0" w:type="auto"/>
          </w:tcPr>
          <w:p w14:paraId="5486B0B1" w14:textId="77777777" w:rsidR="00A81816" w:rsidRPr="003409C2" w:rsidRDefault="00A81816" w:rsidP="00A81816">
            <w:pPr>
              <w:spacing w:line="240" w:lineRule="auto"/>
            </w:pPr>
            <w:r w:rsidRPr="003409C2">
              <w:t>2.82</w:t>
            </w:r>
          </w:p>
        </w:tc>
        <w:tc>
          <w:tcPr>
            <w:tcW w:w="0" w:type="auto"/>
          </w:tcPr>
          <w:p w14:paraId="4E355289" w14:textId="77777777" w:rsidR="00A81816" w:rsidRPr="003409C2" w:rsidRDefault="00A81816" w:rsidP="00A81816">
            <w:pPr>
              <w:spacing w:line="240" w:lineRule="auto"/>
            </w:pPr>
            <w:r w:rsidRPr="003409C2">
              <w:t>3.28</w:t>
            </w:r>
          </w:p>
        </w:tc>
        <w:tc>
          <w:tcPr>
            <w:tcW w:w="0" w:type="auto"/>
            <w:tcBorders>
              <w:right w:val="single" w:sz="2" w:space="0" w:color="auto"/>
            </w:tcBorders>
          </w:tcPr>
          <w:p w14:paraId="6EAC429C" w14:textId="77777777" w:rsidR="00A81816" w:rsidRPr="003409C2" w:rsidRDefault="00A81816" w:rsidP="00A81816">
            <w:pPr>
              <w:spacing w:line="240" w:lineRule="auto"/>
            </w:pPr>
            <w:r w:rsidRPr="003409C2">
              <w:t>3.98</w:t>
            </w:r>
          </w:p>
        </w:tc>
        <w:tc>
          <w:tcPr>
            <w:tcW w:w="0" w:type="auto"/>
            <w:tcBorders>
              <w:left w:val="single" w:sz="2" w:space="0" w:color="auto"/>
            </w:tcBorders>
          </w:tcPr>
          <w:p w14:paraId="618449A4" w14:textId="77777777" w:rsidR="00A81816" w:rsidRPr="003409C2" w:rsidRDefault="00A81816" w:rsidP="00A81816">
            <w:pPr>
              <w:spacing w:line="240" w:lineRule="auto"/>
            </w:pPr>
            <w:r w:rsidRPr="003409C2">
              <w:t>1.73</w:t>
            </w:r>
          </w:p>
        </w:tc>
        <w:tc>
          <w:tcPr>
            <w:tcW w:w="0" w:type="auto"/>
          </w:tcPr>
          <w:p w14:paraId="2B09F2DE" w14:textId="77777777" w:rsidR="00A81816" w:rsidRPr="003409C2" w:rsidRDefault="00A81816" w:rsidP="00A81816">
            <w:pPr>
              <w:spacing w:line="240" w:lineRule="auto"/>
            </w:pPr>
            <w:r w:rsidRPr="003409C2">
              <w:t>2.54</w:t>
            </w:r>
          </w:p>
        </w:tc>
        <w:tc>
          <w:tcPr>
            <w:tcW w:w="0" w:type="auto"/>
          </w:tcPr>
          <w:p w14:paraId="37B703C5" w14:textId="77777777" w:rsidR="00A81816" w:rsidRPr="003409C2" w:rsidRDefault="00A81816" w:rsidP="00A81816">
            <w:pPr>
              <w:spacing w:line="240" w:lineRule="auto"/>
            </w:pPr>
            <w:r w:rsidRPr="003409C2">
              <w:t>3.08</w:t>
            </w:r>
          </w:p>
        </w:tc>
        <w:tc>
          <w:tcPr>
            <w:tcW w:w="0" w:type="auto"/>
          </w:tcPr>
          <w:p w14:paraId="03185D3C" w14:textId="77777777" w:rsidR="00A81816" w:rsidRPr="003409C2" w:rsidRDefault="00A81816" w:rsidP="00A81816">
            <w:pPr>
              <w:spacing w:line="240" w:lineRule="auto"/>
            </w:pPr>
            <w:r w:rsidRPr="003409C2">
              <w:t>3.57</w:t>
            </w:r>
          </w:p>
        </w:tc>
        <w:tc>
          <w:tcPr>
            <w:tcW w:w="954" w:type="dxa"/>
            <w:tcBorders>
              <w:right w:val="single" w:sz="2" w:space="0" w:color="auto"/>
            </w:tcBorders>
          </w:tcPr>
          <w:p w14:paraId="58BD70E8" w14:textId="77777777" w:rsidR="00A81816" w:rsidRPr="003409C2" w:rsidRDefault="00A81816" w:rsidP="00A81816">
            <w:pPr>
              <w:spacing w:line="240" w:lineRule="auto"/>
            </w:pPr>
            <w:r w:rsidRPr="003409C2">
              <w:t>4.29</w:t>
            </w:r>
          </w:p>
        </w:tc>
      </w:tr>
      <w:tr w:rsidR="00A81816" w:rsidRPr="003409C2" w14:paraId="52D33BE9" w14:textId="77777777" w:rsidTr="00FF2F84">
        <w:tc>
          <w:tcPr>
            <w:tcW w:w="1429" w:type="dxa"/>
            <w:vMerge/>
            <w:tcBorders>
              <w:left w:val="single" w:sz="2" w:space="0" w:color="auto"/>
            </w:tcBorders>
          </w:tcPr>
          <w:p w14:paraId="25B79E82" w14:textId="77777777" w:rsidR="00A81816" w:rsidRPr="003409C2" w:rsidRDefault="00A81816" w:rsidP="00A81816">
            <w:pPr>
              <w:spacing w:line="240" w:lineRule="auto"/>
            </w:pPr>
          </w:p>
        </w:tc>
        <w:tc>
          <w:tcPr>
            <w:tcW w:w="1901" w:type="dxa"/>
            <w:vMerge/>
            <w:tcBorders>
              <w:left w:val="single" w:sz="2" w:space="0" w:color="auto"/>
            </w:tcBorders>
          </w:tcPr>
          <w:p w14:paraId="10489DFF" w14:textId="77777777" w:rsidR="00A81816" w:rsidRPr="003409C2" w:rsidRDefault="00A81816" w:rsidP="00A81816">
            <w:pPr>
              <w:spacing w:line="240" w:lineRule="auto"/>
            </w:pPr>
          </w:p>
        </w:tc>
        <w:tc>
          <w:tcPr>
            <w:tcW w:w="612" w:type="dxa"/>
          </w:tcPr>
          <w:p w14:paraId="4CE1FF07" w14:textId="77777777" w:rsidR="00A81816" w:rsidRPr="003409C2" w:rsidRDefault="00A81816" w:rsidP="00A81816">
            <w:pPr>
              <w:spacing w:line="240" w:lineRule="auto"/>
            </w:pPr>
            <w:r w:rsidRPr="003409C2">
              <w:t>4</w:t>
            </w:r>
          </w:p>
        </w:tc>
        <w:tc>
          <w:tcPr>
            <w:tcW w:w="0" w:type="auto"/>
          </w:tcPr>
          <w:p w14:paraId="15017CA6" w14:textId="77777777" w:rsidR="00A81816" w:rsidRPr="003409C2" w:rsidRDefault="00A81816" w:rsidP="00A81816">
            <w:pPr>
              <w:spacing w:line="240" w:lineRule="auto"/>
            </w:pPr>
            <w:r w:rsidRPr="003409C2">
              <w:t>2.28</w:t>
            </w:r>
          </w:p>
        </w:tc>
        <w:tc>
          <w:tcPr>
            <w:tcW w:w="0" w:type="auto"/>
          </w:tcPr>
          <w:p w14:paraId="75179C42" w14:textId="77777777" w:rsidR="00A81816" w:rsidRPr="003409C2" w:rsidRDefault="00A81816" w:rsidP="00A81816">
            <w:pPr>
              <w:spacing w:line="240" w:lineRule="auto"/>
            </w:pPr>
            <w:r w:rsidRPr="003409C2">
              <w:t>3.20</w:t>
            </w:r>
          </w:p>
        </w:tc>
        <w:tc>
          <w:tcPr>
            <w:tcW w:w="0" w:type="auto"/>
          </w:tcPr>
          <w:p w14:paraId="25D27369" w14:textId="77777777" w:rsidR="00A81816" w:rsidRPr="003409C2" w:rsidRDefault="00A81816" w:rsidP="00A81816">
            <w:pPr>
              <w:spacing w:line="240" w:lineRule="auto"/>
            </w:pPr>
            <w:r w:rsidRPr="003409C2">
              <w:t>3.74</w:t>
            </w:r>
          </w:p>
        </w:tc>
        <w:tc>
          <w:tcPr>
            <w:tcW w:w="0" w:type="auto"/>
          </w:tcPr>
          <w:p w14:paraId="15A2381F" w14:textId="77777777" w:rsidR="00A81816" w:rsidRPr="003409C2" w:rsidRDefault="00A81816" w:rsidP="00A81816">
            <w:pPr>
              <w:spacing w:line="240" w:lineRule="auto"/>
            </w:pPr>
            <w:r w:rsidRPr="003409C2">
              <w:t>4.21</w:t>
            </w:r>
          </w:p>
        </w:tc>
        <w:tc>
          <w:tcPr>
            <w:tcW w:w="0" w:type="auto"/>
            <w:tcBorders>
              <w:right w:val="single" w:sz="2" w:space="0" w:color="auto"/>
            </w:tcBorders>
          </w:tcPr>
          <w:p w14:paraId="0B4FC0DA" w14:textId="77777777" w:rsidR="00A81816" w:rsidRPr="003409C2" w:rsidRDefault="00A81816" w:rsidP="00A81816">
            <w:pPr>
              <w:spacing w:line="240" w:lineRule="auto"/>
            </w:pPr>
            <w:r w:rsidRPr="003409C2">
              <w:t>4.87</w:t>
            </w:r>
          </w:p>
        </w:tc>
        <w:tc>
          <w:tcPr>
            <w:tcW w:w="0" w:type="auto"/>
            <w:tcBorders>
              <w:left w:val="single" w:sz="2" w:space="0" w:color="auto"/>
            </w:tcBorders>
          </w:tcPr>
          <w:p w14:paraId="0DA61888" w14:textId="77777777" w:rsidR="00A81816" w:rsidRPr="003409C2" w:rsidRDefault="00A81816" w:rsidP="00A81816">
            <w:pPr>
              <w:spacing w:line="240" w:lineRule="auto"/>
            </w:pPr>
            <w:r w:rsidRPr="003409C2">
              <w:t>2.24</w:t>
            </w:r>
          </w:p>
        </w:tc>
        <w:tc>
          <w:tcPr>
            <w:tcW w:w="0" w:type="auto"/>
          </w:tcPr>
          <w:p w14:paraId="3807C8C3" w14:textId="77777777" w:rsidR="00A81816" w:rsidRPr="003409C2" w:rsidRDefault="00A81816" w:rsidP="00A81816">
            <w:pPr>
              <w:spacing w:line="240" w:lineRule="auto"/>
            </w:pPr>
            <w:r w:rsidRPr="003409C2">
              <w:t>3.23</w:t>
            </w:r>
          </w:p>
        </w:tc>
        <w:tc>
          <w:tcPr>
            <w:tcW w:w="0" w:type="auto"/>
          </w:tcPr>
          <w:p w14:paraId="1DADB2E4" w14:textId="77777777" w:rsidR="00A81816" w:rsidRPr="003409C2" w:rsidRDefault="00A81816" w:rsidP="00A81816">
            <w:pPr>
              <w:spacing w:line="240" w:lineRule="auto"/>
            </w:pPr>
            <w:r w:rsidRPr="003409C2">
              <w:t>3.92</w:t>
            </w:r>
          </w:p>
        </w:tc>
        <w:tc>
          <w:tcPr>
            <w:tcW w:w="0" w:type="auto"/>
          </w:tcPr>
          <w:p w14:paraId="2BB48456" w14:textId="77777777" w:rsidR="00A81816" w:rsidRPr="003409C2" w:rsidRDefault="00A81816" w:rsidP="00A81816">
            <w:pPr>
              <w:spacing w:line="240" w:lineRule="auto"/>
            </w:pPr>
            <w:r w:rsidRPr="003409C2">
              <w:t>4.45</w:t>
            </w:r>
          </w:p>
        </w:tc>
        <w:tc>
          <w:tcPr>
            <w:tcW w:w="954" w:type="dxa"/>
            <w:tcBorders>
              <w:right w:val="single" w:sz="2" w:space="0" w:color="auto"/>
            </w:tcBorders>
          </w:tcPr>
          <w:p w14:paraId="474590DD" w14:textId="77777777" w:rsidR="00A81816" w:rsidRPr="003409C2" w:rsidRDefault="00A81816" w:rsidP="00A81816">
            <w:pPr>
              <w:spacing w:line="240" w:lineRule="auto"/>
            </w:pPr>
            <w:r w:rsidRPr="003409C2">
              <w:t>5.24</w:t>
            </w:r>
          </w:p>
        </w:tc>
      </w:tr>
      <w:tr w:rsidR="00A81816" w:rsidRPr="003409C2" w14:paraId="10F68D55" w14:textId="77777777" w:rsidTr="00FF2F84">
        <w:tc>
          <w:tcPr>
            <w:tcW w:w="1429" w:type="dxa"/>
            <w:vMerge/>
            <w:tcBorders>
              <w:left w:val="single" w:sz="2" w:space="0" w:color="auto"/>
            </w:tcBorders>
          </w:tcPr>
          <w:p w14:paraId="0CAE3A61" w14:textId="77777777" w:rsidR="00A81816" w:rsidRPr="003409C2" w:rsidRDefault="00A81816" w:rsidP="00A81816">
            <w:pPr>
              <w:spacing w:line="240" w:lineRule="auto"/>
            </w:pPr>
          </w:p>
        </w:tc>
        <w:tc>
          <w:tcPr>
            <w:tcW w:w="1901" w:type="dxa"/>
            <w:vMerge/>
            <w:tcBorders>
              <w:left w:val="single" w:sz="2" w:space="0" w:color="auto"/>
            </w:tcBorders>
          </w:tcPr>
          <w:p w14:paraId="130261D3" w14:textId="77777777" w:rsidR="00A81816" w:rsidRPr="003409C2" w:rsidRDefault="00A81816" w:rsidP="00A81816">
            <w:pPr>
              <w:spacing w:line="240" w:lineRule="auto"/>
            </w:pPr>
          </w:p>
        </w:tc>
        <w:tc>
          <w:tcPr>
            <w:tcW w:w="612" w:type="dxa"/>
          </w:tcPr>
          <w:p w14:paraId="5D6F932C" w14:textId="77777777" w:rsidR="00A81816" w:rsidRPr="003409C2" w:rsidRDefault="00A81816" w:rsidP="00A81816">
            <w:pPr>
              <w:spacing w:line="240" w:lineRule="auto"/>
            </w:pPr>
            <w:r w:rsidRPr="003409C2">
              <w:t>5</w:t>
            </w:r>
          </w:p>
        </w:tc>
        <w:tc>
          <w:tcPr>
            <w:tcW w:w="0" w:type="auto"/>
          </w:tcPr>
          <w:p w14:paraId="1C6DEFAE" w14:textId="77777777" w:rsidR="00A81816" w:rsidRPr="003409C2" w:rsidRDefault="00A81816" w:rsidP="00A81816">
            <w:pPr>
              <w:spacing w:line="240" w:lineRule="auto"/>
            </w:pPr>
            <w:r w:rsidRPr="003409C2">
              <w:t>3.12</w:t>
            </w:r>
          </w:p>
        </w:tc>
        <w:tc>
          <w:tcPr>
            <w:tcW w:w="0" w:type="auto"/>
          </w:tcPr>
          <w:p w14:paraId="4090A0E1" w14:textId="77777777" w:rsidR="00A81816" w:rsidRPr="003409C2" w:rsidRDefault="00A81816" w:rsidP="00A81816">
            <w:pPr>
              <w:spacing w:line="240" w:lineRule="auto"/>
            </w:pPr>
            <w:r w:rsidRPr="003409C2">
              <w:t>4.20</w:t>
            </w:r>
          </w:p>
        </w:tc>
        <w:tc>
          <w:tcPr>
            <w:tcW w:w="0" w:type="auto"/>
          </w:tcPr>
          <w:p w14:paraId="0778BA33" w14:textId="77777777" w:rsidR="00A81816" w:rsidRPr="003409C2" w:rsidRDefault="00A81816" w:rsidP="00A81816">
            <w:pPr>
              <w:spacing w:line="240" w:lineRule="auto"/>
            </w:pPr>
            <w:r w:rsidRPr="003409C2">
              <w:t>4.78</w:t>
            </w:r>
          </w:p>
        </w:tc>
        <w:tc>
          <w:tcPr>
            <w:tcW w:w="0" w:type="auto"/>
          </w:tcPr>
          <w:p w14:paraId="3D8BDD91" w14:textId="77777777" w:rsidR="00A81816" w:rsidRPr="003409C2" w:rsidRDefault="00A81816" w:rsidP="00A81816">
            <w:pPr>
              <w:spacing w:line="240" w:lineRule="auto"/>
            </w:pPr>
            <w:r w:rsidRPr="003409C2">
              <w:t>5.20</w:t>
            </w:r>
          </w:p>
        </w:tc>
        <w:tc>
          <w:tcPr>
            <w:tcW w:w="0" w:type="auto"/>
            <w:tcBorders>
              <w:right w:val="single" w:sz="2" w:space="0" w:color="auto"/>
            </w:tcBorders>
          </w:tcPr>
          <w:p w14:paraId="39BFCF81" w14:textId="77777777" w:rsidR="00A81816" w:rsidRPr="003409C2" w:rsidRDefault="00A81816" w:rsidP="00A81816">
            <w:pPr>
              <w:spacing w:line="240" w:lineRule="auto"/>
            </w:pPr>
            <w:r w:rsidRPr="003409C2">
              <w:t>5.97</w:t>
            </w:r>
          </w:p>
        </w:tc>
        <w:tc>
          <w:tcPr>
            <w:tcW w:w="0" w:type="auto"/>
            <w:tcBorders>
              <w:left w:val="single" w:sz="2" w:space="0" w:color="auto"/>
            </w:tcBorders>
          </w:tcPr>
          <w:p w14:paraId="0E885AD0" w14:textId="77777777" w:rsidR="00A81816" w:rsidRPr="003409C2" w:rsidRDefault="00A81816" w:rsidP="00A81816">
            <w:pPr>
              <w:spacing w:line="240" w:lineRule="auto"/>
            </w:pPr>
            <w:r w:rsidRPr="003409C2">
              <w:t>2.95</w:t>
            </w:r>
          </w:p>
        </w:tc>
        <w:tc>
          <w:tcPr>
            <w:tcW w:w="0" w:type="auto"/>
          </w:tcPr>
          <w:p w14:paraId="201093F6" w14:textId="77777777" w:rsidR="00A81816" w:rsidRPr="003409C2" w:rsidRDefault="00A81816" w:rsidP="00A81816">
            <w:pPr>
              <w:spacing w:line="240" w:lineRule="auto"/>
            </w:pPr>
            <w:r w:rsidRPr="003409C2">
              <w:t>4.04</w:t>
            </w:r>
          </w:p>
        </w:tc>
        <w:tc>
          <w:tcPr>
            <w:tcW w:w="0" w:type="auto"/>
          </w:tcPr>
          <w:p w14:paraId="37091943" w14:textId="77777777" w:rsidR="00A81816" w:rsidRPr="003409C2" w:rsidRDefault="00A81816" w:rsidP="00A81816">
            <w:pPr>
              <w:spacing w:line="240" w:lineRule="auto"/>
            </w:pPr>
            <w:r w:rsidRPr="003409C2">
              <w:t>4.72</w:t>
            </w:r>
          </w:p>
        </w:tc>
        <w:tc>
          <w:tcPr>
            <w:tcW w:w="0" w:type="auto"/>
          </w:tcPr>
          <w:p w14:paraId="731AF175" w14:textId="77777777" w:rsidR="00A81816" w:rsidRPr="003409C2" w:rsidRDefault="00A81816" w:rsidP="00A81816">
            <w:pPr>
              <w:spacing w:line="240" w:lineRule="auto"/>
            </w:pPr>
            <w:r w:rsidRPr="003409C2">
              <w:t>5.25</w:t>
            </w:r>
          </w:p>
        </w:tc>
        <w:tc>
          <w:tcPr>
            <w:tcW w:w="954" w:type="dxa"/>
            <w:tcBorders>
              <w:right w:val="single" w:sz="2" w:space="0" w:color="auto"/>
            </w:tcBorders>
          </w:tcPr>
          <w:p w14:paraId="6BAE18B3" w14:textId="77777777" w:rsidR="00A81816" w:rsidRPr="003409C2" w:rsidRDefault="00A81816" w:rsidP="00A81816">
            <w:pPr>
              <w:spacing w:line="240" w:lineRule="auto"/>
            </w:pPr>
            <w:r w:rsidRPr="003409C2">
              <w:t>6.14</w:t>
            </w:r>
          </w:p>
        </w:tc>
      </w:tr>
      <w:tr w:rsidR="00A81816" w:rsidRPr="003409C2" w14:paraId="66BF5519" w14:textId="77777777" w:rsidTr="00FF2F84">
        <w:tc>
          <w:tcPr>
            <w:tcW w:w="1429" w:type="dxa"/>
            <w:vMerge/>
            <w:tcBorders>
              <w:left w:val="single" w:sz="2" w:space="0" w:color="auto"/>
            </w:tcBorders>
          </w:tcPr>
          <w:p w14:paraId="5D98A48F" w14:textId="77777777" w:rsidR="00A81816" w:rsidRPr="003409C2" w:rsidRDefault="00A81816" w:rsidP="00A81816">
            <w:pPr>
              <w:spacing w:line="240" w:lineRule="auto"/>
            </w:pPr>
          </w:p>
        </w:tc>
        <w:tc>
          <w:tcPr>
            <w:tcW w:w="1901" w:type="dxa"/>
            <w:vMerge/>
            <w:tcBorders>
              <w:left w:val="single" w:sz="2" w:space="0" w:color="auto"/>
            </w:tcBorders>
          </w:tcPr>
          <w:p w14:paraId="43EDE202" w14:textId="77777777" w:rsidR="00A81816" w:rsidRPr="003409C2" w:rsidRDefault="00A81816" w:rsidP="00A81816">
            <w:pPr>
              <w:spacing w:line="240" w:lineRule="auto"/>
            </w:pPr>
          </w:p>
        </w:tc>
        <w:tc>
          <w:tcPr>
            <w:tcW w:w="612" w:type="dxa"/>
          </w:tcPr>
          <w:p w14:paraId="18043B53" w14:textId="77777777" w:rsidR="00A81816" w:rsidRPr="003409C2" w:rsidRDefault="00A81816" w:rsidP="00A81816">
            <w:pPr>
              <w:spacing w:line="240" w:lineRule="auto"/>
            </w:pPr>
            <w:r w:rsidRPr="003409C2">
              <w:t>6</w:t>
            </w:r>
          </w:p>
        </w:tc>
        <w:tc>
          <w:tcPr>
            <w:tcW w:w="0" w:type="auto"/>
          </w:tcPr>
          <w:p w14:paraId="75649566" w14:textId="77777777" w:rsidR="00A81816" w:rsidRPr="003409C2" w:rsidRDefault="00A81816" w:rsidP="00A81816">
            <w:pPr>
              <w:spacing w:line="240" w:lineRule="auto"/>
            </w:pPr>
            <w:r w:rsidRPr="003409C2">
              <w:t>4.25</w:t>
            </w:r>
          </w:p>
        </w:tc>
        <w:tc>
          <w:tcPr>
            <w:tcW w:w="0" w:type="auto"/>
          </w:tcPr>
          <w:p w14:paraId="2EC45760" w14:textId="77777777" w:rsidR="00A81816" w:rsidRPr="003409C2" w:rsidRDefault="00A81816" w:rsidP="00A81816">
            <w:pPr>
              <w:spacing w:line="240" w:lineRule="auto"/>
            </w:pPr>
            <w:r w:rsidRPr="003409C2">
              <w:t>5.26</w:t>
            </w:r>
          </w:p>
        </w:tc>
        <w:tc>
          <w:tcPr>
            <w:tcW w:w="0" w:type="auto"/>
          </w:tcPr>
          <w:p w14:paraId="3D58D850" w14:textId="77777777" w:rsidR="00A81816" w:rsidRPr="003409C2" w:rsidRDefault="00A81816" w:rsidP="00A81816">
            <w:pPr>
              <w:spacing w:line="240" w:lineRule="auto"/>
            </w:pPr>
            <w:r w:rsidRPr="003409C2">
              <w:t>5.77</w:t>
            </w:r>
          </w:p>
        </w:tc>
        <w:tc>
          <w:tcPr>
            <w:tcW w:w="0" w:type="auto"/>
          </w:tcPr>
          <w:p w14:paraId="146F581F" w14:textId="77777777" w:rsidR="00A81816" w:rsidRPr="003409C2" w:rsidRDefault="00A81816" w:rsidP="00A81816">
            <w:pPr>
              <w:spacing w:line="240" w:lineRule="auto"/>
            </w:pPr>
            <w:r w:rsidRPr="003409C2">
              <w:t>6.34</w:t>
            </w:r>
          </w:p>
        </w:tc>
        <w:tc>
          <w:tcPr>
            <w:tcW w:w="0" w:type="auto"/>
            <w:tcBorders>
              <w:right w:val="single" w:sz="2" w:space="0" w:color="auto"/>
            </w:tcBorders>
          </w:tcPr>
          <w:p w14:paraId="0E9455B0" w14:textId="77777777" w:rsidR="00A81816" w:rsidRPr="003409C2" w:rsidRDefault="00A81816" w:rsidP="00A81816">
            <w:pPr>
              <w:spacing w:line="240" w:lineRule="auto"/>
            </w:pPr>
            <w:r w:rsidRPr="003409C2">
              <w:t>7.16</w:t>
            </w:r>
          </w:p>
        </w:tc>
        <w:tc>
          <w:tcPr>
            <w:tcW w:w="0" w:type="auto"/>
            <w:tcBorders>
              <w:left w:val="single" w:sz="2" w:space="0" w:color="auto"/>
            </w:tcBorders>
          </w:tcPr>
          <w:p w14:paraId="6BA7EBCB" w14:textId="77777777" w:rsidR="00A81816" w:rsidRPr="003409C2" w:rsidRDefault="00A81816" w:rsidP="00A81816">
            <w:pPr>
              <w:spacing w:line="240" w:lineRule="auto"/>
            </w:pPr>
            <w:r w:rsidRPr="003409C2">
              <w:t>3.83</w:t>
            </w:r>
          </w:p>
        </w:tc>
        <w:tc>
          <w:tcPr>
            <w:tcW w:w="0" w:type="auto"/>
          </w:tcPr>
          <w:p w14:paraId="240DC70E" w14:textId="77777777" w:rsidR="00A81816" w:rsidRPr="003409C2" w:rsidRDefault="00A81816" w:rsidP="00A81816">
            <w:pPr>
              <w:spacing w:line="240" w:lineRule="auto"/>
            </w:pPr>
            <w:r w:rsidRPr="003409C2">
              <w:t>4.94</w:t>
            </w:r>
          </w:p>
        </w:tc>
        <w:tc>
          <w:tcPr>
            <w:tcW w:w="0" w:type="auto"/>
          </w:tcPr>
          <w:p w14:paraId="3F9A24C0" w14:textId="77777777" w:rsidR="00A81816" w:rsidRPr="003409C2" w:rsidRDefault="00A81816" w:rsidP="00A81816">
            <w:pPr>
              <w:spacing w:line="240" w:lineRule="auto"/>
            </w:pPr>
            <w:r w:rsidRPr="003409C2">
              <w:t>5.66</w:t>
            </w:r>
          </w:p>
        </w:tc>
        <w:tc>
          <w:tcPr>
            <w:tcW w:w="0" w:type="auto"/>
          </w:tcPr>
          <w:p w14:paraId="1780AA3A" w14:textId="77777777" w:rsidR="00A81816" w:rsidRPr="003409C2" w:rsidRDefault="00A81816" w:rsidP="00A81816">
            <w:pPr>
              <w:spacing w:line="240" w:lineRule="auto"/>
            </w:pPr>
            <w:r w:rsidRPr="003409C2">
              <w:t>6.26</w:t>
            </w:r>
          </w:p>
        </w:tc>
        <w:tc>
          <w:tcPr>
            <w:tcW w:w="954" w:type="dxa"/>
            <w:tcBorders>
              <w:right w:val="single" w:sz="2" w:space="0" w:color="auto"/>
            </w:tcBorders>
          </w:tcPr>
          <w:p w14:paraId="3E0F29B2" w14:textId="77777777" w:rsidR="00A81816" w:rsidRPr="003409C2" w:rsidRDefault="00A81816" w:rsidP="00A81816">
            <w:pPr>
              <w:spacing w:line="240" w:lineRule="auto"/>
            </w:pPr>
            <w:r w:rsidRPr="003409C2">
              <w:t>7.36</w:t>
            </w:r>
          </w:p>
        </w:tc>
      </w:tr>
      <w:tr w:rsidR="00A81816" w:rsidRPr="003409C2" w14:paraId="334D2060" w14:textId="77777777" w:rsidTr="00FF2F84">
        <w:tc>
          <w:tcPr>
            <w:tcW w:w="1429" w:type="dxa"/>
            <w:vMerge/>
            <w:tcBorders>
              <w:left w:val="single" w:sz="2" w:space="0" w:color="auto"/>
            </w:tcBorders>
          </w:tcPr>
          <w:p w14:paraId="55308C34" w14:textId="77777777" w:rsidR="00A81816" w:rsidRPr="003409C2" w:rsidRDefault="00A81816" w:rsidP="00A81816">
            <w:pPr>
              <w:spacing w:line="240" w:lineRule="auto"/>
            </w:pPr>
          </w:p>
        </w:tc>
        <w:tc>
          <w:tcPr>
            <w:tcW w:w="1901" w:type="dxa"/>
            <w:vMerge/>
            <w:tcBorders>
              <w:left w:val="single" w:sz="2" w:space="0" w:color="auto"/>
            </w:tcBorders>
          </w:tcPr>
          <w:p w14:paraId="427F84DA" w14:textId="77777777" w:rsidR="00A81816" w:rsidRPr="003409C2" w:rsidRDefault="00A81816" w:rsidP="00A81816">
            <w:pPr>
              <w:spacing w:line="240" w:lineRule="auto"/>
            </w:pPr>
          </w:p>
        </w:tc>
        <w:tc>
          <w:tcPr>
            <w:tcW w:w="612" w:type="dxa"/>
          </w:tcPr>
          <w:p w14:paraId="3118707E" w14:textId="77777777" w:rsidR="00A81816" w:rsidRPr="003409C2" w:rsidRDefault="00A81816" w:rsidP="00A81816">
            <w:pPr>
              <w:spacing w:line="240" w:lineRule="auto"/>
            </w:pPr>
            <w:r w:rsidRPr="003409C2">
              <w:t>7</w:t>
            </w:r>
          </w:p>
        </w:tc>
        <w:tc>
          <w:tcPr>
            <w:tcW w:w="0" w:type="auto"/>
          </w:tcPr>
          <w:p w14:paraId="11A06EB0" w14:textId="77777777" w:rsidR="00A81816" w:rsidRPr="003409C2" w:rsidRDefault="00A81816" w:rsidP="00A81816">
            <w:pPr>
              <w:spacing w:line="240" w:lineRule="auto"/>
            </w:pPr>
            <w:r w:rsidRPr="003409C2">
              <w:t>5.08</w:t>
            </w:r>
          </w:p>
        </w:tc>
        <w:tc>
          <w:tcPr>
            <w:tcW w:w="0" w:type="auto"/>
          </w:tcPr>
          <w:p w14:paraId="52C31267" w14:textId="77777777" w:rsidR="00A81816" w:rsidRPr="003409C2" w:rsidRDefault="00A81816" w:rsidP="00A81816">
            <w:pPr>
              <w:spacing w:line="240" w:lineRule="auto"/>
            </w:pPr>
            <w:r w:rsidRPr="003409C2">
              <w:t>6.17</w:t>
            </w:r>
          </w:p>
        </w:tc>
        <w:tc>
          <w:tcPr>
            <w:tcW w:w="0" w:type="auto"/>
          </w:tcPr>
          <w:p w14:paraId="20A5E9AA" w14:textId="77777777" w:rsidR="00A81816" w:rsidRPr="003409C2" w:rsidRDefault="00A81816" w:rsidP="00A81816">
            <w:pPr>
              <w:spacing w:line="240" w:lineRule="auto"/>
            </w:pPr>
            <w:r w:rsidRPr="003409C2">
              <w:t>6.84</w:t>
            </w:r>
          </w:p>
        </w:tc>
        <w:tc>
          <w:tcPr>
            <w:tcW w:w="0" w:type="auto"/>
          </w:tcPr>
          <w:p w14:paraId="1801D5FC" w14:textId="77777777" w:rsidR="00A81816" w:rsidRPr="003409C2" w:rsidRDefault="00A81816" w:rsidP="00A81816">
            <w:pPr>
              <w:spacing w:line="240" w:lineRule="auto"/>
            </w:pPr>
            <w:r w:rsidRPr="003409C2">
              <w:t>7.33</w:t>
            </w:r>
          </w:p>
        </w:tc>
        <w:tc>
          <w:tcPr>
            <w:tcW w:w="0" w:type="auto"/>
            <w:tcBorders>
              <w:right w:val="single" w:sz="2" w:space="0" w:color="auto"/>
            </w:tcBorders>
          </w:tcPr>
          <w:p w14:paraId="197AD301" w14:textId="77777777" w:rsidR="00A81816" w:rsidRPr="003409C2" w:rsidRDefault="00A81816" w:rsidP="00A81816">
            <w:pPr>
              <w:spacing w:line="240" w:lineRule="auto"/>
            </w:pPr>
            <w:r w:rsidRPr="003409C2">
              <w:t>8.22</w:t>
            </w:r>
          </w:p>
        </w:tc>
        <w:tc>
          <w:tcPr>
            <w:tcW w:w="0" w:type="auto"/>
            <w:tcBorders>
              <w:left w:val="single" w:sz="2" w:space="0" w:color="auto"/>
            </w:tcBorders>
          </w:tcPr>
          <w:p w14:paraId="17FD9885" w14:textId="77777777" w:rsidR="00A81816" w:rsidRPr="003409C2" w:rsidRDefault="00A81816" w:rsidP="00A81816">
            <w:pPr>
              <w:spacing w:line="240" w:lineRule="auto"/>
            </w:pPr>
            <w:r w:rsidRPr="003409C2">
              <w:t>4.47</w:t>
            </w:r>
          </w:p>
        </w:tc>
        <w:tc>
          <w:tcPr>
            <w:tcW w:w="0" w:type="auto"/>
          </w:tcPr>
          <w:p w14:paraId="76D0E0E8" w14:textId="77777777" w:rsidR="00A81816" w:rsidRPr="003409C2" w:rsidRDefault="00A81816" w:rsidP="00A81816">
            <w:pPr>
              <w:spacing w:line="240" w:lineRule="auto"/>
            </w:pPr>
            <w:r w:rsidRPr="003409C2">
              <w:t>5.80</w:t>
            </w:r>
          </w:p>
        </w:tc>
        <w:tc>
          <w:tcPr>
            <w:tcW w:w="0" w:type="auto"/>
          </w:tcPr>
          <w:p w14:paraId="46512622" w14:textId="77777777" w:rsidR="00A81816" w:rsidRPr="003409C2" w:rsidRDefault="00A81816" w:rsidP="00A81816">
            <w:pPr>
              <w:spacing w:line="240" w:lineRule="auto"/>
            </w:pPr>
            <w:r w:rsidRPr="003409C2">
              <w:t>6.49</w:t>
            </w:r>
          </w:p>
        </w:tc>
        <w:tc>
          <w:tcPr>
            <w:tcW w:w="0" w:type="auto"/>
          </w:tcPr>
          <w:p w14:paraId="3230B7F3" w14:textId="77777777" w:rsidR="00A81816" w:rsidRPr="003409C2" w:rsidRDefault="00A81816" w:rsidP="00A81816">
            <w:pPr>
              <w:spacing w:line="240" w:lineRule="auto"/>
            </w:pPr>
            <w:r w:rsidRPr="003409C2">
              <w:t>7.20</w:t>
            </w:r>
          </w:p>
        </w:tc>
        <w:tc>
          <w:tcPr>
            <w:tcW w:w="954" w:type="dxa"/>
            <w:tcBorders>
              <w:right w:val="single" w:sz="2" w:space="0" w:color="auto"/>
            </w:tcBorders>
          </w:tcPr>
          <w:p w14:paraId="120DB7B4" w14:textId="77777777" w:rsidR="00A81816" w:rsidRPr="003409C2" w:rsidRDefault="00A81816" w:rsidP="00A81816">
            <w:pPr>
              <w:spacing w:line="240" w:lineRule="auto"/>
            </w:pPr>
            <w:r w:rsidRPr="003409C2">
              <w:t>8.25</w:t>
            </w:r>
          </w:p>
        </w:tc>
      </w:tr>
      <w:tr w:rsidR="00A81816" w:rsidRPr="003409C2" w14:paraId="19D3C1DC" w14:textId="77777777" w:rsidTr="00FF2F84">
        <w:tc>
          <w:tcPr>
            <w:tcW w:w="1429" w:type="dxa"/>
            <w:vMerge/>
            <w:tcBorders>
              <w:left w:val="single" w:sz="2" w:space="0" w:color="auto"/>
            </w:tcBorders>
          </w:tcPr>
          <w:p w14:paraId="30DFCE41" w14:textId="77777777" w:rsidR="00A81816" w:rsidRPr="003409C2" w:rsidRDefault="00A81816" w:rsidP="00A81816">
            <w:pPr>
              <w:spacing w:line="240" w:lineRule="auto"/>
            </w:pPr>
          </w:p>
        </w:tc>
        <w:tc>
          <w:tcPr>
            <w:tcW w:w="1901" w:type="dxa"/>
            <w:vMerge/>
            <w:tcBorders>
              <w:left w:val="single" w:sz="2" w:space="0" w:color="auto"/>
            </w:tcBorders>
          </w:tcPr>
          <w:p w14:paraId="14F8631D" w14:textId="77777777" w:rsidR="00A81816" w:rsidRPr="003409C2" w:rsidRDefault="00A81816" w:rsidP="00A81816">
            <w:pPr>
              <w:spacing w:line="240" w:lineRule="auto"/>
            </w:pPr>
          </w:p>
        </w:tc>
        <w:tc>
          <w:tcPr>
            <w:tcW w:w="612" w:type="dxa"/>
          </w:tcPr>
          <w:p w14:paraId="17FF1EAA" w14:textId="77777777" w:rsidR="00A81816" w:rsidRPr="003409C2" w:rsidRDefault="00A81816" w:rsidP="00A81816">
            <w:pPr>
              <w:spacing w:line="240" w:lineRule="auto"/>
            </w:pPr>
            <w:r w:rsidRPr="003409C2">
              <w:t>8</w:t>
            </w:r>
          </w:p>
        </w:tc>
        <w:tc>
          <w:tcPr>
            <w:tcW w:w="0" w:type="auto"/>
          </w:tcPr>
          <w:p w14:paraId="31480C0B" w14:textId="77777777" w:rsidR="00A81816" w:rsidRPr="003409C2" w:rsidRDefault="00A81816" w:rsidP="00A81816">
            <w:pPr>
              <w:spacing w:line="240" w:lineRule="auto"/>
            </w:pPr>
            <w:r w:rsidRPr="003409C2">
              <w:t>6.15</w:t>
            </w:r>
          </w:p>
        </w:tc>
        <w:tc>
          <w:tcPr>
            <w:tcW w:w="0" w:type="auto"/>
          </w:tcPr>
          <w:p w14:paraId="3402C2E3" w14:textId="77777777" w:rsidR="00A81816" w:rsidRPr="003409C2" w:rsidRDefault="00A81816" w:rsidP="00A81816">
            <w:pPr>
              <w:spacing w:line="240" w:lineRule="auto"/>
            </w:pPr>
            <w:r w:rsidRPr="003409C2">
              <w:t>7.28</w:t>
            </w:r>
          </w:p>
        </w:tc>
        <w:tc>
          <w:tcPr>
            <w:tcW w:w="0" w:type="auto"/>
          </w:tcPr>
          <w:p w14:paraId="68FB3D7A" w14:textId="77777777" w:rsidR="00A81816" w:rsidRPr="003409C2" w:rsidRDefault="00A81816" w:rsidP="00A81816">
            <w:pPr>
              <w:spacing w:line="240" w:lineRule="auto"/>
            </w:pPr>
            <w:r w:rsidRPr="003409C2">
              <w:t>7.88</w:t>
            </w:r>
          </w:p>
        </w:tc>
        <w:tc>
          <w:tcPr>
            <w:tcW w:w="0" w:type="auto"/>
          </w:tcPr>
          <w:p w14:paraId="0972684F" w14:textId="77777777" w:rsidR="00A81816" w:rsidRPr="003409C2" w:rsidRDefault="00A81816" w:rsidP="00A81816">
            <w:pPr>
              <w:spacing w:line="240" w:lineRule="auto"/>
            </w:pPr>
            <w:r w:rsidRPr="003409C2">
              <w:t>8.45</w:t>
            </w:r>
          </w:p>
        </w:tc>
        <w:tc>
          <w:tcPr>
            <w:tcW w:w="0" w:type="auto"/>
            <w:tcBorders>
              <w:right w:val="single" w:sz="2" w:space="0" w:color="auto"/>
            </w:tcBorders>
          </w:tcPr>
          <w:p w14:paraId="05186343" w14:textId="77777777" w:rsidR="00A81816" w:rsidRPr="003409C2" w:rsidRDefault="00A81816" w:rsidP="00A81816">
            <w:pPr>
              <w:spacing w:line="240" w:lineRule="auto"/>
            </w:pPr>
            <w:r w:rsidRPr="003409C2">
              <w:t>9.48</w:t>
            </w:r>
          </w:p>
        </w:tc>
        <w:tc>
          <w:tcPr>
            <w:tcW w:w="0" w:type="auto"/>
            <w:tcBorders>
              <w:left w:val="single" w:sz="2" w:space="0" w:color="auto"/>
            </w:tcBorders>
          </w:tcPr>
          <w:p w14:paraId="13A4BC89" w14:textId="77777777" w:rsidR="00A81816" w:rsidRPr="003409C2" w:rsidRDefault="00A81816" w:rsidP="00A81816">
            <w:pPr>
              <w:spacing w:line="240" w:lineRule="auto"/>
            </w:pPr>
            <w:r w:rsidRPr="003409C2">
              <w:t>5.30</w:t>
            </w:r>
          </w:p>
        </w:tc>
        <w:tc>
          <w:tcPr>
            <w:tcW w:w="0" w:type="auto"/>
          </w:tcPr>
          <w:p w14:paraId="31E19A47" w14:textId="77777777" w:rsidR="00A81816" w:rsidRPr="003409C2" w:rsidRDefault="00A81816" w:rsidP="00A81816">
            <w:pPr>
              <w:spacing w:line="240" w:lineRule="auto"/>
            </w:pPr>
            <w:r w:rsidRPr="003409C2">
              <w:t>6.61</w:t>
            </w:r>
          </w:p>
        </w:tc>
        <w:tc>
          <w:tcPr>
            <w:tcW w:w="0" w:type="auto"/>
          </w:tcPr>
          <w:p w14:paraId="36E86CB6" w14:textId="77777777" w:rsidR="00A81816" w:rsidRPr="003409C2" w:rsidRDefault="00A81816" w:rsidP="00A81816">
            <w:pPr>
              <w:spacing w:line="240" w:lineRule="auto"/>
            </w:pPr>
            <w:r w:rsidRPr="003409C2">
              <w:t>7.39</w:t>
            </w:r>
          </w:p>
        </w:tc>
        <w:tc>
          <w:tcPr>
            <w:tcW w:w="0" w:type="auto"/>
          </w:tcPr>
          <w:p w14:paraId="0D9F5092" w14:textId="77777777" w:rsidR="00A81816" w:rsidRPr="003409C2" w:rsidRDefault="00A81816" w:rsidP="00A81816">
            <w:pPr>
              <w:spacing w:line="240" w:lineRule="auto"/>
            </w:pPr>
            <w:r w:rsidRPr="003409C2">
              <w:t>8.20</w:t>
            </w:r>
          </w:p>
        </w:tc>
        <w:tc>
          <w:tcPr>
            <w:tcW w:w="954" w:type="dxa"/>
            <w:tcBorders>
              <w:right w:val="single" w:sz="2" w:space="0" w:color="auto"/>
            </w:tcBorders>
          </w:tcPr>
          <w:p w14:paraId="33E2AB56" w14:textId="77777777" w:rsidR="00A81816" w:rsidRPr="003409C2" w:rsidRDefault="00A81816" w:rsidP="00A81816">
            <w:pPr>
              <w:spacing w:line="240" w:lineRule="auto"/>
            </w:pPr>
            <w:r w:rsidRPr="003409C2">
              <w:t>9.30</w:t>
            </w:r>
          </w:p>
        </w:tc>
      </w:tr>
      <w:tr w:rsidR="00A81816" w:rsidRPr="003409C2" w14:paraId="2A4B668C" w14:textId="77777777" w:rsidTr="00FF2F84">
        <w:tc>
          <w:tcPr>
            <w:tcW w:w="1429" w:type="dxa"/>
            <w:vMerge/>
            <w:tcBorders>
              <w:left w:val="single" w:sz="2" w:space="0" w:color="auto"/>
            </w:tcBorders>
          </w:tcPr>
          <w:p w14:paraId="6BC0D090" w14:textId="77777777" w:rsidR="00A81816" w:rsidRPr="003409C2" w:rsidRDefault="00A81816" w:rsidP="00A81816">
            <w:pPr>
              <w:spacing w:line="240" w:lineRule="auto"/>
            </w:pPr>
          </w:p>
        </w:tc>
        <w:tc>
          <w:tcPr>
            <w:tcW w:w="1901" w:type="dxa"/>
            <w:vMerge w:val="restart"/>
            <w:tcBorders>
              <w:left w:val="single" w:sz="2" w:space="0" w:color="auto"/>
            </w:tcBorders>
          </w:tcPr>
          <w:p w14:paraId="5F0E14A1" w14:textId="77777777" w:rsidR="00A81816" w:rsidRPr="003409C2" w:rsidRDefault="00A81816" w:rsidP="00A81816">
            <w:pPr>
              <w:spacing w:line="240" w:lineRule="auto"/>
            </w:pPr>
            <w:r w:rsidRPr="003409C2">
              <w:t>Mean Standardized RLA Score</w:t>
            </w:r>
          </w:p>
        </w:tc>
        <w:tc>
          <w:tcPr>
            <w:tcW w:w="612" w:type="dxa"/>
          </w:tcPr>
          <w:p w14:paraId="3A3A491E" w14:textId="77777777" w:rsidR="00A81816" w:rsidRPr="003409C2" w:rsidRDefault="00A81816" w:rsidP="00A81816">
            <w:pPr>
              <w:spacing w:line="240" w:lineRule="auto"/>
            </w:pPr>
            <w:r w:rsidRPr="003409C2">
              <w:t>3</w:t>
            </w:r>
          </w:p>
        </w:tc>
        <w:tc>
          <w:tcPr>
            <w:tcW w:w="0" w:type="auto"/>
          </w:tcPr>
          <w:p w14:paraId="6913DB90" w14:textId="77777777" w:rsidR="00A81816" w:rsidRPr="003409C2" w:rsidRDefault="00A81816" w:rsidP="00A81816">
            <w:pPr>
              <w:spacing w:line="240" w:lineRule="auto"/>
            </w:pPr>
            <w:r w:rsidRPr="003409C2">
              <w:t>0.96</w:t>
            </w:r>
          </w:p>
        </w:tc>
        <w:tc>
          <w:tcPr>
            <w:tcW w:w="0" w:type="auto"/>
          </w:tcPr>
          <w:p w14:paraId="39DB1115" w14:textId="77777777" w:rsidR="00A81816" w:rsidRPr="003409C2" w:rsidRDefault="00A81816" w:rsidP="00A81816">
            <w:pPr>
              <w:spacing w:line="240" w:lineRule="auto"/>
            </w:pPr>
            <w:r w:rsidRPr="003409C2">
              <w:t>2.08</w:t>
            </w:r>
          </w:p>
        </w:tc>
        <w:tc>
          <w:tcPr>
            <w:tcW w:w="0" w:type="auto"/>
          </w:tcPr>
          <w:p w14:paraId="242B3071" w14:textId="77777777" w:rsidR="00A81816" w:rsidRPr="003409C2" w:rsidRDefault="00A81816" w:rsidP="00A81816">
            <w:pPr>
              <w:spacing w:line="240" w:lineRule="auto"/>
            </w:pPr>
            <w:r w:rsidRPr="003409C2">
              <w:t>2.72</w:t>
            </w:r>
          </w:p>
        </w:tc>
        <w:tc>
          <w:tcPr>
            <w:tcW w:w="0" w:type="auto"/>
          </w:tcPr>
          <w:p w14:paraId="27EE226A" w14:textId="77777777" w:rsidR="00A81816" w:rsidRPr="003409C2" w:rsidRDefault="00A81816" w:rsidP="00A81816">
            <w:pPr>
              <w:spacing w:line="240" w:lineRule="auto"/>
            </w:pPr>
            <w:r w:rsidRPr="003409C2">
              <w:t>3.37</w:t>
            </w:r>
          </w:p>
        </w:tc>
        <w:tc>
          <w:tcPr>
            <w:tcW w:w="0" w:type="auto"/>
            <w:tcBorders>
              <w:right w:val="single" w:sz="2" w:space="0" w:color="auto"/>
            </w:tcBorders>
          </w:tcPr>
          <w:p w14:paraId="75AAFB4B" w14:textId="77777777" w:rsidR="00A81816" w:rsidRPr="003409C2" w:rsidRDefault="00A81816" w:rsidP="00A81816">
            <w:pPr>
              <w:spacing w:line="240" w:lineRule="auto"/>
            </w:pPr>
            <w:r w:rsidRPr="003409C2">
              <w:t>4.37</w:t>
            </w:r>
          </w:p>
        </w:tc>
        <w:tc>
          <w:tcPr>
            <w:tcW w:w="0" w:type="auto"/>
            <w:tcBorders>
              <w:left w:val="single" w:sz="2" w:space="0" w:color="auto"/>
            </w:tcBorders>
          </w:tcPr>
          <w:p w14:paraId="3B7774B1" w14:textId="77777777" w:rsidR="00A81816" w:rsidRPr="003409C2" w:rsidRDefault="00A81816" w:rsidP="00A81816">
            <w:pPr>
              <w:spacing w:line="240" w:lineRule="auto"/>
            </w:pPr>
            <w:r w:rsidRPr="003409C2">
              <w:t>1.00</w:t>
            </w:r>
          </w:p>
        </w:tc>
        <w:tc>
          <w:tcPr>
            <w:tcW w:w="0" w:type="auto"/>
          </w:tcPr>
          <w:p w14:paraId="70C47B4C" w14:textId="77777777" w:rsidR="00A81816" w:rsidRPr="003409C2" w:rsidRDefault="00A81816" w:rsidP="00A81816">
            <w:pPr>
              <w:spacing w:line="240" w:lineRule="auto"/>
            </w:pPr>
            <w:r w:rsidRPr="003409C2">
              <w:t>2.06</w:t>
            </w:r>
          </w:p>
        </w:tc>
        <w:tc>
          <w:tcPr>
            <w:tcW w:w="0" w:type="auto"/>
          </w:tcPr>
          <w:p w14:paraId="3CBAFA03" w14:textId="77777777" w:rsidR="00A81816" w:rsidRPr="003409C2" w:rsidRDefault="00A81816" w:rsidP="00A81816">
            <w:pPr>
              <w:spacing w:line="240" w:lineRule="auto"/>
            </w:pPr>
            <w:r w:rsidRPr="003409C2">
              <w:t>2.70</w:t>
            </w:r>
          </w:p>
        </w:tc>
        <w:tc>
          <w:tcPr>
            <w:tcW w:w="0" w:type="auto"/>
          </w:tcPr>
          <w:p w14:paraId="6C16120A" w14:textId="77777777" w:rsidR="00A81816" w:rsidRPr="003409C2" w:rsidRDefault="00A81816" w:rsidP="00A81816">
            <w:pPr>
              <w:spacing w:line="240" w:lineRule="auto"/>
            </w:pPr>
            <w:r w:rsidRPr="003409C2">
              <w:t>3.43</w:t>
            </w:r>
          </w:p>
        </w:tc>
        <w:tc>
          <w:tcPr>
            <w:tcW w:w="954" w:type="dxa"/>
            <w:tcBorders>
              <w:right w:val="single" w:sz="2" w:space="0" w:color="auto"/>
            </w:tcBorders>
          </w:tcPr>
          <w:p w14:paraId="25BEF861" w14:textId="77777777" w:rsidR="00A81816" w:rsidRPr="003409C2" w:rsidRDefault="00A81816" w:rsidP="00A81816">
            <w:pPr>
              <w:spacing w:line="240" w:lineRule="auto"/>
            </w:pPr>
            <w:r w:rsidRPr="003409C2">
              <w:t>4.30</w:t>
            </w:r>
          </w:p>
        </w:tc>
      </w:tr>
      <w:tr w:rsidR="00A81816" w:rsidRPr="003409C2" w14:paraId="1C2F1ADE" w14:textId="77777777" w:rsidTr="00FF2F84">
        <w:tc>
          <w:tcPr>
            <w:tcW w:w="1429" w:type="dxa"/>
            <w:vMerge/>
            <w:tcBorders>
              <w:left w:val="single" w:sz="2" w:space="0" w:color="auto"/>
            </w:tcBorders>
          </w:tcPr>
          <w:p w14:paraId="29A9E360" w14:textId="77777777" w:rsidR="00A81816" w:rsidRPr="003409C2" w:rsidRDefault="00A81816" w:rsidP="00A81816">
            <w:pPr>
              <w:spacing w:line="240" w:lineRule="auto"/>
            </w:pPr>
          </w:p>
        </w:tc>
        <w:tc>
          <w:tcPr>
            <w:tcW w:w="1901" w:type="dxa"/>
            <w:vMerge/>
            <w:tcBorders>
              <w:left w:val="single" w:sz="2" w:space="0" w:color="auto"/>
            </w:tcBorders>
          </w:tcPr>
          <w:p w14:paraId="75849D88" w14:textId="77777777" w:rsidR="00A81816" w:rsidRPr="003409C2" w:rsidRDefault="00A81816" w:rsidP="00A81816">
            <w:pPr>
              <w:spacing w:line="240" w:lineRule="auto"/>
            </w:pPr>
          </w:p>
        </w:tc>
        <w:tc>
          <w:tcPr>
            <w:tcW w:w="612" w:type="dxa"/>
          </w:tcPr>
          <w:p w14:paraId="7B9C6B6E" w14:textId="77777777" w:rsidR="00A81816" w:rsidRPr="003409C2" w:rsidRDefault="00A81816" w:rsidP="00A81816">
            <w:pPr>
              <w:spacing w:line="240" w:lineRule="auto"/>
            </w:pPr>
            <w:r w:rsidRPr="003409C2">
              <w:t>4</w:t>
            </w:r>
          </w:p>
        </w:tc>
        <w:tc>
          <w:tcPr>
            <w:tcW w:w="0" w:type="auto"/>
          </w:tcPr>
          <w:p w14:paraId="3AD252EC" w14:textId="77777777" w:rsidR="00A81816" w:rsidRPr="003409C2" w:rsidRDefault="00A81816" w:rsidP="00A81816">
            <w:pPr>
              <w:spacing w:line="240" w:lineRule="auto"/>
            </w:pPr>
            <w:r w:rsidRPr="003409C2">
              <w:t>2.04</w:t>
            </w:r>
          </w:p>
        </w:tc>
        <w:tc>
          <w:tcPr>
            <w:tcW w:w="0" w:type="auto"/>
          </w:tcPr>
          <w:p w14:paraId="31C3FA3B" w14:textId="77777777" w:rsidR="00A81816" w:rsidRPr="003409C2" w:rsidRDefault="00A81816" w:rsidP="00A81816">
            <w:pPr>
              <w:spacing w:line="240" w:lineRule="auto"/>
            </w:pPr>
            <w:r w:rsidRPr="003409C2">
              <w:t>2.94</w:t>
            </w:r>
          </w:p>
        </w:tc>
        <w:tc>
          <w:tcPr>
            <w:tcW w:w="0" w:type="auto"/>
          </w:tcPr>
          <w:p w14:paraId="466382C0" w14:textId="77777777" w:rsidR="00A81816" w:rsidRPr="003409C2" w:rsidRDefault="00A81816" w:rsidP="00A81816">
            <w:pPr>
              <w:spacing w:line="240" w:lineRule="auto"/>
            </w:pPr>
            <w:r w:rsidRPr="003409C2">
              <w:t>3.49</w:t>
            </w:r>
          </w:p>
        </w:tc>
        <w:tc>
          <w:tcPr>
            <w:tcW w:w="0" w:type="auto"/>
          </w:tcPr>
          <w:p w14:paraId="729BC701" w14:textId="77777777" w:rsidR="00A81816" w:rsidRPr="003409C2" w:rsidRDefault="00A81816" w:rsidP="00A81816">
            <w:pPr>
              <w:spacing w:line="240" w:lineRule="auto"/>
            </w:pPr>
            <w:r w:rsidRPr="003409C2">
              <w:t>4.11</w:t>
            </w:r>
          </w:p>
        </w:tc>
        <w:tc>
          <w:tcPr>
            <w:tcW w:w="0" w:type="auto"/>
            <w:tcBorders>
              <w:right w:val="single" w:sz="2" w:space="0" w:color="auto"/>
            </w:tcBorders>
          </w:tcPr>
          <w:p w14:paraId="5D2E6799" w14:textId="77777777" w:rsidR="00A81816" w:rsidRPr="003409C2" w:rsidRDefault="00A81816" w:rsidP="00A81816">
            <w:pPr>
              <w:spacing w:line="240" w:lineRule="auto"/>
            </w:pPr>
            <w:r w:rsidRPr="003409C2">
              <w:t>5.02</w:t>
            </w:r>
          </w:p>
        </w:tc>
        <w:tc>
          <w:tcPr>
            <w:tcW w:w="0" w:type="auto"/>
            <w:tcBorders>
              <w:left w:val="single" w:sz="2" w:space="0" w:color="auto"/>
            </w:tcBorders>
          </w:tcPr>
          <w:p w14:paraId="58494A8C" w14:textId="77777777" w:rsidR="00A81816" w:rsidRPr="003409C2" w:rsidRDefault="00A81816" w:rsidP="00A81816">
            <w:pPr>
              <w:spacing w:line="240" w:lineRule="auto"/>
            </w:pPr>
            <w:r w:rsidRPr="003409C2">
              <w:t>1.90</w:t>
            </w:r>
          </w:p>
        </w:tc>
        <w:tc>
          <w:tcPr>
            <w:tcW w:w="0" w:type="auto"/>
          </w:tcPr>
          <w:p w14:paraId="0EBDC144" w14:textId="77777777" w:rsidR="00A81816" w:rsidRPr="003409C2" w:rsidRDefault="00A81816" w:rsidP="00A81816">
            <w:pPr>
              <w:spacing w:line="240" w:lineRule="auto"/>
            </w:pPr>
            <w:r w:rsidRPr="003409C2">
              <w:t>2.99</w:t>
            </w:r>
          </w:p>
        </w:tc>
        <w:tc>
          <w:tcPr>
            <w:tcW w:w="0" w:type="auto"/>
          </w:tcPr>
          <w:p w14:paraId="20AC1077" w14:textId="77777777" w:rsidR="00A81816" w:rsidRPr="003409C2" w:rsidRDefault="00A81816" w:rsidP="00A81816">
            <w:pPr>
              <w:spacing w:line="240" w:lineRule="auto"/>
            </w:pPr>
            <w:r w:rsidRPr="003409C2">
              <w:t>3.63</w:t>
            </w:r>
          </w:p>
        </w:tc>
        <w:tc>
          <w:tcPr>
            <w:tcW w:w="0" w:type="auto"/>
          </w:tcPr>
          <w:p w14:paraId="04007901" w14:textId="77777777" w:rsidR="00A81816" w:rsidRPr="003409C2" w:rsidRDefault="00A81816" w:rsidP="00A81816">
            <w:pPr>
              <w:spacing w:line="240" w:lineRule="auto"/>
            </w:pPr>
            <w:r w:rsidRPr="003409C2">
              <w:t>4.35</w:t>
            </w:r>
          </w:p>
        </w:tc>
        <w:tc>
          <w:tcPr>
            <w:tcW w:w="954" w:type="dxa"/>
            <w:tcBorders>
              <w:right w:val="single" w:sz="2" w:space="0" w:color="auto"/>
            </w:tcBorders>
          </w:tcPr>
          <w:p w14:paraId="212ED1B0" w14:textId="77777777" w:rsidR="00A81816" w:rsidRPr="003409C2" w:rsidRDefault="00A81816" w:rsidP="00A81816">
            <w:pPr>
              <w:spacing w:line="240" w:lineRule="auto"/>
            </w:pPr>
            <w:r w:rsidRPr="003409C2">
              <w:t>5.16</w:t>
            </w:r>
          </w:p>
        </w:tc>
      </w:tr>
      <w:tr w:rsidR="00A81816" w:rsidRPr="003409C2" w14:paraId="013CFCBF" w14:textId="77777777" w:rsidTr="00FF2F84">
        <w:tc>
          <w:tcPr>
            <w:tcW w:w="1429" w:type="dxa"/>
            <w:vMerge/>
            <w:tcBorders>
              <w:left w:val="single" w:sz="2" w:space="0" w:color="auto"/>
            </w:tcBorders>
          </w:tcPr>
          <w:p w14:paraId="56266687" w14:textId="77777777" w:rsidR="00A81816" w:rsidRPr="003409C2" w:rsidRDefault="00A81816" w:rsidP="00A81816">
            <w:pPr>
              <w:spacing w:line="240" w:lineRule="auto"/>
            </w:pPr>
          </w:p>
        </w:tc>
        <w:tc>
          <w:tcPr>
            <w:tcW w:w="1901" w:type="dxa"/>
            <w:vMerge/>
            <w:tcBorders>
              <w:left w:val="single" w:sz="2" w:space="0" w:color="auto"/>
            </w:tcBorders>
          </w:tcPr>
          <w:p w14:paraId="1A382582" w14:textId="77777777" w:rsidR="00A81816" w:rsidRPr="003409C2" w:rsidRDefault="00A81816" w:rsidP="00A81816">
            <w:pPr>
              <w:spacing w:line="240" w:lineRule="auto"/>
            </w:pPr>
          </w:p>
        </w:tc>
        <w:tc>
          <w:tcPr>
            <w:tcW w:w="612" w:type="dxa"/>
          </w:tcPr>
          <w:p w14:paraId="7703A53E" w14:textId="77777777" w:rsidR="00A81816" w:rsidRPr="003409C2" w:rsidRDefault="00A81816" w:rsidP="00A81816">
            <w:pPr>
              <w:spacing w:line="240" w:lineRule="auto"/>
            </w:pPr>
            <w:r w:rsidRPr="003409C2">
              <w:t>5</w:t>
            </w:r>
          </w:p>
        </w:tc>
        <w:tc>
          <w:tcPr>
            <w:tcW w:w="0" w:type="auto"/>
          </w:tcPr>
          <w:p w14:paraId="61E7447E" w14:textId="77777777" w:rsidR="00A81816" w:rsidRPr="003409C2" w:rsidRDefault="00A81816" w:rsidP="00A81816">
            <w:pPr>
              <w:spacing w:line="240" w:lineRule="auto"/>
            </w:pPr>
            <w:r w:rsidRPr="003409C2">
              <w:t>2.93</w:t>
            </w:r>
          </w:p>
        </w:tc>
        <w:tc>
          <w:tcPr>
            <w:tcW w:w="0" w:type="auto"/>
          </w:tcPr>
          <w:p w14:paraId="003B711E" w14:textId="77777777" w:rsidR="00A81816" w:rsidRPr="003409C2" w:rsidRDefault="00A81816" w:rsidP="00A81816">
            <w:pPr>
              <w:spacing w:line="240" w:lineRule="auto"/>
            </w:pPr>
            <w:r w:rsidRPr="003409C2">
              <w:t>3.94</w:t>
            </w:r>
          </w:p>
        </w:tc>
        <w:tc>
          <w:tcPr>
            <w:tcW w:w="0" w:type="auto"/>
          </w:tcPr>
          <w:p w14:paraId="036F2920" w14:textId="77777777" w:rsidR="00A81816" w:rsidRPr="003409C2" w:rsidRDefault="00A81816" w:rsidP="00A81816">
            <w:pPr>
              <w:spacing w:line="240" w:lineRule="auto"/>
            </w:pPr>
            <w:r w:rsidRPr="003409C2">
              <w:t>4.54</w:t>
            </w:r>
          </w:p>
        </w:tc>
        <w:tc>
          <w:tcPr>
            <w:tcW w:w="0" w:type="auto"/>
          </w:tcPr>
          <w:p w14:paraId="5A895DF5" w14:textId="77777777" w:rsidR="00A81816" w:rsidRPr="003409C2" w:rsidRDefault="00A81816" w:rsidP="00A81816">
            <w:pPr>
              <w:spacing w:line="240" w:lineRule="auto"/>
            </w:pPr>
            <w:r w:rsidRPr="003409C2">
              <w:t>5.02</w:t>
            </w:r>
          </w:p>
        </w:tc>
        <w:tc>
          <w:tcPr>
            <w:tcW w:w="0" w:type="auto"/>
            <w:tcBorders>
              <w:right w:val="single" w:sz="2" w:space="0" w:color="auto"/>
            </w:tcBorders>
          </w:tcPr>
          <w:p w14:paraId="62E66418" w14:textId="77777777" w:rsidR="00A81816" w:rsidRPr="003409C2" w:rsidRDefault="00A81816" w:rsidP="00A81816">
            <w:pPr>
              <w:spacing w:line="240" w:lineRule="auto"/>
            </w:pPr>
            <w:r w:rsidRPr="003409C2">
              <w:t>5.95</w:t>
            </w:r>
          </w:p>
        </w:tc>
        <w:tc>
          <w:tcPr>
            <w:tcW w:w="0" w:type="auto"/>
            <w:tcBorders>
              <w:left w:val="single" w:sz="2" w:space="0" w:color="auto"/>
            </w:tcBorders>
          </w:tcPr>
          <w:p w14:paraId="3B9AC97B" w14:textId="77777777" w:rsidR="00A81816" w:rsidRPr="003409C2" w:rsidRDefault="00A81816" w:rsidP="00A81816">
            <w:pPr>
              <w:spacing w:line="240" w:lineRule="auto"/>
            </w:pPr>
            <w:r w:rsidRPr="003409C2">
              <w:t>2.87</w:t>
            </w:r>
          </w:p>
        </w:tc>
        <w:tc>
          <w:tcPr>
            <w:tcW w:w="0" w:type="auto"/>
          </w:tcPr>
          <w:p w14:paraId="3C304894" w14:textId="77777777" w:rsidR="00A81816" w:rsidRPr="003409C2" w:rsidRDefault="00A81816" w:rsidP="00A81816">
            <w:pPr>
              <w:spacing w:line="240" w:lineRule="auto"/>
            </w:pPr>
            <w:r w:rsidRPr="003409C2">
              <w:t>3.76</w:t>
            </w:r>
          </w:p>
        </w:tc>
        <w:tc>
          <w:tcPr>
            <w:tcW w:w="0" w:type="auto"/>
          </w:tcPr>
          <w:p w14:paraId="235D27E4" w14:textId="77777777" w:rsidR="00A81816" w:rsidRPr="003409C2" w:rsidRDefault="00A81816" w:rsidP="00A81816">
            <w:pPr>
              <w:spacing w:line="240" w:lineRule="auto"/>
            </w:pPr>
            <w:r w:rsidRPr="003409C2">
              <w:t>4.44</w:t>
            </w:r>
          </w:p>
        </w:tc>
        <w:tc>
          <w:tcPr>
            <w:tcW w:w="0" w:type="auto"/>
          </w:tcPr>
          <w:p w14:paraId="47D00C4D" w14:textId="77777777" w:rsidR="00A81816" w:rsidRPr="003409C2" w:rsidRDefault="00A81816" w:rsidP="00A81816">
            <w:pPr>
              <w:spacing w:line="240" w:lineRule="auto"/>
            </w:pPr>
            <w:r w:rsidRPr="003409C2">
              <w:t>5.13</w:t>
            </w:r>
          </w:p>
        </w:tc>
        <w:tc>
          <w:tcPr>
            <w:tcW w:w="954" w:type="dxa"/>
            <w:tcBorders>
              <w:right w:val="single" w:sz="2" w:space="0" w:color="auto"/>
            </w:tcBorders>
          </w:tcPr>
          <w:p w14:paraId="1374C1D6" w14:textId="77777777" w:rsidR="00A81816" w:rsidRPr="003409C2" w:rsidRDefault="00A81816" w:rsidP="00A81816">
            <w:pPr>
              <w:spacing w:line="240" w:lineRule="auto"/>
            </w:pPr>
            <w:r w:rsidRPr="003409C2">
              <w:t>6.07</w:t>
            </w:r>
          </w:p>
        </w:tc>
      </w:tr>
      <w:tr w:rsidR="00A81816" w:rsidRPr="003409C2" w14:paraId="3CA37B22" w14:textId="77777777" w:rsidTr="00FF2F84">
        <w:tc>
          <w:tcPr>
            <w:tcW w:w="1429" w:type="dxa"/>
            <w:vMerge/>
            <w:tcBorders>
              <w:left w:val="single" w:sz="2" w:space="0" w:color="auto"/>
            </w:tcBorders>
          </w:tcPr>
          <w:p w14:paraId="1BB8E23D" w14:textId="77777777" w:rsidR="00A81816" w:rsidRPr="003409C2" w:rsidRDefault="00A81816" w:rsidP="00A81816">
            <w:pPr>
              <w:spacing w:line="240" w:lineRule="auto"/>
            </w:pPr>
          </w:p>
        </w:tc>
        <w:tc>
          <w:tcPr>
            <w:tcW w:w="1901" w:type="dxa"/>
            <w:vMerge/>
            <w:tcBorders>
              <w:left w:val="single" w:sz="2" w:space="0" w:color="auto"/>
            </w:tcBorders>
          </w:tcPr>
          <w:p w14:paraId="1ECBF024" w14:textId="77777777" w:rsidR="00A81816" w:rsidRPr="003409C2" w:rsidRDefault="00A81816" w:rsidP="00A81816">
            <w:pPr>
              <w:spacing w:line="240" w:lineRule="auto"/>
            </w:pPr>
          </w:p>
        </w:tc>
        <w:tc>
          <w:tcPr>
            <w:tcW w:w="612" w:type="dxa"/>
          </w:tcPr>
          <w:p w14:paraId="10C859FA" w14:textId="77777777" w:rsidR="00A81816" w:rsidRPr="003409C2" w:rsidRDefault="00A81816" w:rsidP="00A81816">
            <w:pPr>
              <w:spacing w:line="240" w:lineRule="auto"/>
            </w:pPr>
            <w:r w:rsidRPr="003409C2">
              <w:t>6</w:t>
            </w:r>
          </w:p>
        </w:tc>
        <w:tc>
          <w:tcPr>
            <w:tcW w:w="0" w:type="auto"/>
          </w:tcPr>
          <w:p w14:paraId="71309330" w14:textId="77777777" w:rsidR="00A81816" w:rsidRPr="003409C2" w:rsidRDefault="00A81816" w:rsidP="00A81816">
            <w:pPr>
              <w:spacing w:line="240" w:lineRule="auto"/>
            </w:pPr>
            <w:r w:rsidRPr="003409C2">
              <w:t>4.06</w:t>
            </w:r>
          </w:p>
        </w:tc>
        <w:tc>
          <w:tcPr>
            <w:tcW w:w="0" w:type="auto"/>
          </w:tcPr>
          <w:p w14:paraId="6F8B85F1" w14:textId="77777777" w:rsidR="00A81816" w:rsidRPr="003409C2" w:rsidRDefault="00A81816" w:rsidP="00A81816">
            <w:pPr>
              <w:spacing w:line="240" w:lineRule="auto"/>
            </w:pPr>
            <w:r w:rsidRPr="003409C2">
              <w:t>5.00</w:t>
            </w:r>
          </w:p>
        </w:tc>
        <w:tc>
          <w:tcPr>
            <w:tcW w:w="0" w:type="auto"/>
          </w:tcPr>
          <w:p w14:paraId="569E6D8E" w14:textId="77777777" w:rsidR="00A81816" w:rsidRPr="003409C2" w:rsidRDefault="00A81816" w:rsidP="00A81816">
            <w:pPr>
              <w:spacing w:line="240" w:lineRule="auto"/>
            </w:pPr>
            <w:r w:rsidRPr="003409C2">
              <w:t>5.52</w:t>
            </w:r>
          </w:p>
        </w:tc>
        <w:tc>
          <w:tcPr>
            <w:tcW w:w="0" w:type="auto"/>
          </w:tcPr>
          <w:p w14:paraId="16DDB5EF" w14:textId="77777777" w:rsidR="00A81816" w:rsidRPr="003409C2" w:rsidRDefault="00A81816" w:rsidP="00A81816">
            <w:pPr>
              <w:spacing w:line="240" w:lineRule="auto"/>
            </w:pPr>
            <w:r w:rsidRPr="003409C2">
              <w:t>6.05</w:t>
            </w:r>
          </w:p>
        </w:tc>
        <w:tc>
          <w:tcPr>
            <w:tcW w:w="0" w:type="auto"/>
            <w:tcBorders>
              <w:right w:val="single" w:sz="2" w:space="0" w:color="auto"/>
            </w:tcBorders>
          </w:tcPr>
          <w:p w14:paraId="52994107" w14:textId="77777777" w:rsidR="00A81816" w:rsidRPr="003409C2" w:rsidRDefault="00A81816" w:rsidP="00A81816">
            <w:pPr>
              <w:spacing w:line="240" w:lineRule="auto"/>
            </w:pPr>
            <w:r w:rsidRPr="003409C2">
              <w:t>6.89</w:t>
            </w:r>
          </w:p>
        </w:tc>
        <w:tc>
          <w:tcPr>
            <w:tcW w:w="0" w:type="auto"/>
            <w:tcBorders>
              <w:left w:val="single" w:sz="2" w:space="0" w:color="auto"/>
            </w:tcBorders>
          </w:tcPr>
          <w:p w14:paraId="5C609404" w14:textId="77777777" w:rsidR="00A81816" w:rsidRPr="003409C2" w:rsidRDefault="00A81816" w:rsidP="00A81816">
            <w:pPr>
              <w:spacing w:line="240" w:lineRule="auto"/>
            </w:pPr>
            <w:r w:rsidRPr="003409C2">
              <w:t>3.84</w:t>
            </w:r>
          </w:p>
        </w:tc>
        <w:tc>
          <w:tcPr>
            <w:tcW w:w="0" w:type="auto"/>
          </w:tcPr>
          <w:p w14:paraId="001B3B91" w14:textId="77777777" w:rsidR="00A81816" w:rsidRPr="003409C2" w:rsidRDefault="00A81816" w:rsidP="00A81816">
            <w:pPr>
              <w:spacing w:line="240" w:lineRule="auto"/>
            </w:pPr>
            <w:r w:rsidRPr="003409C2">
              <w:t>4.77</w:t>
            </w:r>
          </w:p>
        </w:tc>
        <w:tc>
          <w:tcPr>
            <w:tcW w:w="0" w:type="auto"/>
          </w:tcPr>
          <w:p w14:paraId="2FC8E28C" w14:textId="77777777" w:rsidR="00A81816" w:rsidRPr="003409C2" w:rsidRDefault="00A81816" w:rsidP="00A81816">
            <w:pPr>
              <w:spacing w:line="240" w:lineRule="auto"/>
            </w:pPr>
            <w:r w:rsidRPr="003409C2">
              <w:t>5.35</w:t>
            </w:r>
          </w:p>
        </w:tc>
        <w:tc>
          <w:tcPr>
            <w:tcW w:w="0" w:type="auto"/>
          </w:tcPr>
          <w:p w14:paraId="48A7E988" w14:textId="77777777" w:rsidR="00A81816" w:rsidRPr="003409C2" w:rsidRDefault="00A81816" w:rsidP="00A81816">
            <w:pPr>
              <w:spacing w:line="240" w:lineRule="auto"/>
            </w:pPr>
            <w:r w:rsidRPr="003409C2">
              <w:t>6.10</w:t>
            </w:r>
          </w:p>
        </w:tc>
        <w:tc>
          <w:tcPr>
            <w:tcW w:w="954" w:type="dxa"/>
            <w:tcBorders>
              <w:right w:val="single" w:sz="2" w:space="0" w:color="auto"/>
            </w:tcBorders>
          </w:tcPr>
          <w:p w14:paraId="6CB6D202" w14:textId="77777777" w:rsidR="00A81816" w:rsidRPr="003409C2" w:rsidRDefault="00A81816" w:rsidP="00A81816">
            <w:pPr>
              <w:spacing w:line="240" w:lineRule="auto"/>
            </w:pPr>
            <w:r w:rsidRPr="003409C2">
              <w:t>6.99</w:t>
            </w:r>
          </w:p>
        </w:tc>
      </w:tr>
      <w:tr w:rsidR="00A81816" w:rsidRPr="003409C2" w14:paraId="5E12D0D9" w14:textId="77777777" w:rsidTr="00FF2F84">
        <w:tc>
          <w:tcPr>
            <w:tcW w:w="1429" w:type="dxa"/>
            <w:vMerge/>
            <w:tcBorders>
              <w:left w:val="single" w:sz="2" w:space="0" w:color="auto"/>
            </w:tcBorders>
          </w:tcPr>
          <w:p w14:paraId="66B78A1C" w14:textId="77777777" w:rsidR="00A81816" w:rsidRPr="003409C2" w:rsidRDefault="00A81816" w:rsidP="00A81816">
            <w:pPr>
              <w:spacing w:line="240" w:lineRule="auto"/>
            </w:pPr>
          </w:p>
        </w:tc>
        <w:tc>
          <w:tcPr>
            <w:tcW w:w="1901" w:type="dxa"/>
            <w:vMerge/>
            <w:tcBorders>
              <w:left w:val="single" w:sz="2" w:space="0" w:color="auto"/>
            </w:tcBorders>
          </w:tcPr>
          <w:p w14:paraId="2A3A4E4F" w14:textId="77777777" w:rsidR="00A81816" w:rsidRPr="003409C2" w:rsidRDefault="00A81816" w:rsidP="00A81816">
            <w:pPr>
              <w:spacing w:line="240" w:lineRule="auto"/>
            </w:pPr>
          </w:p>
        </w:tc>
        <w:tc>
          <w:tcPr>
            <w:tcW w:w="612" w:type="dxa"/>
          </w:tcPr>
          <w:p w14:paraId="19DAE306" w14:textId="77777777" w:rsidR="00A81816" w:rsidRPr="003409C2" w:rsidRDefault="00A81816" w:rsidP="00A81816">
            <w:pPr>
              <w:spacing w:line="240" w:lineRule="auto"/>
            </w:pPr>
            <w:r w:rsidRPr="003409C2">
              <w:t>7</w:t>
            </w:r>
          </w:p>
        </w:tc>
        <w:tc>
          <w:tcPr>
            <w:tcW w:w="0" w:type="auto"/>
          </w:tcPr>
          <w:p w14:paraId="7D442B1A" w14:textId="77777777" w:rsidR="00A81816" w:rsidRPr="003409C2" w:rsidRDefault="00A81816" w:rsidP="00A81816">
            <w:pPr>
              <w:spacing w:line="240" w:lineRule="auto"/>
            </w:pPr>
            <w:r w:rsidRPr="003409C2">
              <w:t>4.90</w:t>
            </w:r>
          </w:p>
        </w:tc>
        <w:tc>
          <w:tcPr>
            <w:tcW w:w="0" w:type="auto"/>
          </w:tcPr>
          <w:p w14:paraId="3B36810D" w14:textId="77777777" w:rsidR="00A81816" w:rsidRPr="003409C2" w:rsidRDefault="00A81816" w:rsidP="00A81816">
            <w:pPr>
              <w:spacing w:line="240" w:lineRule="auto"/>
            </w:pPr>
            <w:r w:rsidRPr="003409C2">
              <w:t>5.83</w:t>
            </w:r>
          </w:p>
        </w:tc>
        <w:tc>
          <w:tcPr>
            <w:tcW w:w="0" w:type="auto"/>
          </w:tcPr>
          <w:p w14:paraId="3501AC43" w14:textId="77777777" w:rsidR="00A81816" w:rsidRPr="003409C2" w:rsidRDefault="00A81816" w:rsidP="00A81816">
            <w:pPr>
              <w:spacing w:line="240" w:lineRule="auto"/>
            </w:pPr>
            <w:r w:rsidRPr="003409C2">
              <w:t>6.40</w:t>
            </w:r>
          </w:p>
        </w:tc>
        <w:tc>
          <w:tcPr>
            <w:tcW w:w="0" w:type="auto"/>
          </w:tcPr>
          <w:p w14:paraId="1C3A4655" w14:textId="77777777" w:rsidR="00A81816" w:rsidRPr="003409C2" w:rsidRDefault="00A81816" w:rsidP="00A81816">
            <w:pPr>
              <w:spacing w:line="240" w:lineRule="auto"/>
            </w:pPr>
            <w:r w:rsidRPr="003409C2">
              <w:t>6.88</w:t>
            </w:r>
          </w:p>
        </w:tc>
        <w:tc>
          <w:tcPr>
            <w:tcW w:w="0" w:type="auto"/>
            <w:tcBorders>
              <w:right w:val="single" w:sz="2" w:space="0" w:color="auto"/>
            </w:tcBorders>
          </w:tcPr>
          <w:p w14:paraId="02A8E301" w14:textId="77777777" w:rsidR="00A81816" w:rsidRPr="003409C2" w:rsidRDefault="00A81816" w:rsidP="00A81816">
            <w:pPr>
              <w:spacing w:line="240" w:lineRule="auto"/>
            </w:pPr>
            <w:r w:rsidRPr="003409C2">
              <w:t>7.73</w:t>
            </w:r>
          </w:p>
        </w:tc>
        <w:tc>
          <w:tcPr>
            <w:tcW w:w="0" w:type="auto"/>
            <w:tcBorders>
              <w:left w:val="single" w:sz="2" w:space="0" w:color="auto"/>
            </w:tcBorders>
          </w:tcPr>
          <w:p w14:paraId="241952B7" w14:textId="77777777" w:rsidR="00A81816" w:rsidRPr="003409C2" w:rsidRDefault="00A81816" w:rsidP="00A81816">
            <w:pPr>
              <w:spacing w:line="240" w:lineRule="auto"/>
            </w:pPr>
            <w:r w:rsidRPr="003409C2">
              <w:t>4.89</w:t>
            </w:r>
          </w:p>
        </w:tc>
        <w:tc>
          <w:tcPr>
            <w:tcW w:w="0" w:type="auto"/>
          </w:tcPr>
          <w:p w14:paraId="7A86F68B" w14:textId="77777777" w:rsidR="00A81816" w:rsidRPr="003409C2" w:rsidRDefault="00A81816" w:rsidP="00A81816">
            <w:pPr>
              <w:spacing w:line="240" w:lineRule="auto"/>
            </w:pPr>
            <w:r w:rsidRPr="003409C2">
              <w:t>5.77</w:t>
            </w:r>
          </w:p>
        </w:tc>
        <w:tc>
          <w:tcPr>
            <w:tcW w:w="0" w:type="auto"/>
          </w:tcPr>
          <w:p w14:paraId="26AD2EF4" w14:textId="77777777" w:rsidR="00A81816" w:rsidRPr="003409C2" w:rsidRDefault="00A81816" w:rsidP="00A81816">
            <w:pPr>
              <w:spacing w:line="240" w:lineRule="auto"/>
            </w:pPr>
            <w:r w:rsidRPr="003409C2">
              <w:t>6.40</w:t>
            </w:r>
          </w:p>
        </w:tc>
        <w:tc>
          <w:tcPr>
            <w:tcW w:w="0" w:type="auto"/>
          </w:tcPr>
          <w:p w14:paraId="5CEF153D" w14:textId="77777777" w:rsidR="00A81816" w:rsidRPr="003409C2" w:rsidRDefault="00A81816" w:rsidP="00A81816">
            <w:pPr>
              <w:spacing w:line="240" w:lineRule="auto"/>
            </w:pPr>
            <w:r w:rsidRPr="003409C2">
              <w:t>6.98</w:t>
            </w:r>
          </w:p>
        </w:tc>
        <w:tc>
          <w:tcPr>
            <w:tcW w:w="954" w:type="dxa"/>
            <w:tcBorders>
              <w:right w:val="single" w:sz="2" w:space="0" w:color="auto"/>
            </w:tcBorders>
          </w:tcPr>
          <w:p w14:paraId="5B0EB3C1" w14:textId="77777777" w:rsidR="00A81816" w:rsidRPr="003409C2" w:rsidRDefault="00A81816" w:rsidP="00A81816">
            <w:pPr>
              <w:spacing w:line="240" w:lineRule="auto"/>
            </w:pPr>
            <w:r w:rsidRPr="003409C2">
              <w:t>7.91</w:t>
            </w:r>
          </w:p>
        </w:tc>
      </w:tr>
      <w:tr w:rsidR="00A81816" w:rsidRPr="003409C2" w14:paraId="03810B42" w14:textId="77777777" w:rsidTr="00FF2F84">
        <w:tc>
          <w:tcPr>
            <w:tcW w:w="1429" w:type="dxa"/>
            <w:vMerge/>
            <w:tcBorders>
              <w:left w:val="single" w:sz="2" w:space="0" w:color="auto"/>
              <w:bottom w:val="single" w:sz="4" w:space="0" w:color="auto"/>
            </w:tcBorders>
          </w:tcPr>
          <w:p w14:paraId="12E2F797" w14:textId="77777777" w:rsidR="00A81816" w:rsidRPr="003409C2" w:rsidRDefault="00A81816" w:rsidP="00A81816">
            <w:pPr>
              <w:spacing w:line="240" w:lineRule="auto"/>
            </w:pPr>
          </w:p>
        </w:tc>
        <w:tc>
          <w:tcPr>
            <w:tcW w:w="1901" w:type="dxa"/>
            <w:vMerge/>
            <w:tcBorders>
              <w:left w:val="single" w:sz="2" w:space="0" w:color="auto"/>
              <w:bottom w:val="single" w:sz="4" w:space="0" w:color="auto"/>
            </w:tcBorders>
          </w:tcPr>
          <w:p w14:paraId="28411EC5" w14:textId="77777777" w:rsidR="00A81816" w:rsidRPr="003409C2" w:rsidRDefault="00A81816" w:rsidP="00A81816">
            <w:pPr>
              <w:spacing w:line="240" w:lineRule="auto"/>
            </w:pPr>
          </w:p>
        </w:tc>
        <w:tc>
          <w:tcPr>
            <w:tcW w:w="612" w:type="dxa"/>
            <w:tcBorders>
              <w:bottom w:val="single" w:sz="4" w:space="0" w:color="auto"/>
            </w:tcBorders>
          </w:tcPr>
          <w:p w14:paraId="654626E8" w14:textId="77777777" w:rsidR="00A81816" w:rsidRPr="003409C2" w:rsidRDefault="00A81816" w:rsidP="00A81816">
            <w:pPr>
              <w:spacing w:line="240" w:lineRule="auto"/>
            </w:pPr>
            <w:r w:rsidRPr="003409C2">
              <w:t>8</w:t>
            </w:r>
          </w:p>
        </w:tc>
        <w:tc>
          <w:tcPr>
            <w:tcW w:w="0" w:type="auto"/>
            <w:tcBorders>
              <w:bottom w:val="single" w:sz="4" w:space="0" w:color="auto"/>
            </w:tcBorders>
          </w:tcPr>
          <w:p w14:paraId="4F4F8D17" w14:textId="77777777" w:rsidR="00A81816" w:rsidRPr="003409C2" w:rsidRDefault="00A81816" w:rsidP="00A81816">
            <w:pPr>
              <w:spacing w:line="240" w:lineRule="auto"/>
            </w:pPr>
            <w:r w:rsidRPr="003409C2">
              <w:t>5.92</w:t>
            </w:r>
          </w:p>
        </w:tc>
        <w:tc>
          <w:tcPr>
            <w:tcW w:w="0" w:type="auto"/>
            <w:tcBorders>
              <w:bottom w:val="single" w:sz="4" w:space="0" w:color="auto"/>
            </w:tcBorders>
          </w:tcPr>
          <w:p w14:paraId="39E47A08" w14:textId="77777777" w:rsidR="00A81816" w:rsidRPr="003409C2" w:rsidRDefault="00A81816" w:rsidP="00A81816">
            <w:pPr>
              <w:spacing w:line="240" w:lineRule="auto"/>
            </w:pPr>
            <w:r w:rsidRPr="003409C2">
              <w:t>6.87</w:t>
            </w:r>
          </w:p>
        </w:tc>
        <w:tc>
          <w:tcPr>
            <w:tcW w:w="0" w:type="auto"/>
            <w:tcBorders>
              <w:bottom w:val="single" w:sz="4" w:space="0" w:color="auto"/>
            </w:tcBorders>
          </w:tcPr>
          <w:p w14:paraId="0D2A541C" w14:textId="77777777" w:rsidR="00A81816" w:rsidRPr="003409C2" w:rsidRDefault="00A81816" w:rsidP="00A81816">
            <w:pPr>
              <w:spacing w:line="240" w:lineRule="auto"/>
            </w:pPr>
            <w:r w:rsidRPr="003409C2">
              <w:t>7.39</w:t>
            </w:r>
          </w:p>
        </w:tc>
        <w:tc>
          <w:tcPr>
            <w:tcW w:w="0" w:type="auto"/>
            <w:tcBorders>
              <w:bottom w:val="single" w:sz="4" w:space="0" w:color="auto"/>
            </w:tcBorders>
          </w:tcPr>
          <w:p w14:paraId="2BE9696D" w14:textId="77777777" w:rsidR="00A81816" w:rsidRPr="003409C2" w:rsidRDefault="00A81816" w:rsidP="00A81816">
            <w:pPr>
              <w:spacing w:line="240" w:lineRule="auto"/>
            </w:pPr>
            <w:r w:rsidRPr="003409C2">
              <w:t>7.90</w:t>
            </w:r>
          </w:p>
        </w:tc>
        <w:tc>
          <w:tcPr>
            <w:tcW w:w="0" w:type="auto"/>
            <w:tcBorders>
              <w:bottom w:val="single" w:sz="4" w:space="0" w:color="auto"/>
              <w:right w:val="single" w:sz="2" w:space="0" w:color="auto"/>
            </w:tcBorders>
          </w:tcPr>
          <w:p w14:paraId="347E375E" w14:textId="77777777" w:rsidR="00A81816" w:rsidRPr="003409C2" w:rsidRDefault="00A81816" w:rsidP="00A81816">
            <w:pPr>
              <w:spacing w:line="240" w:lineRule="auto"/>
            </w:pPr>
            <w:r w:rsidRPr="003409C2">
              <w:t>8.68</w:t>
            </w:r>
          </w:p>
        </w:tc>
        <w:tc>
          <w:tcPr>
            <w:tcW w:w="0" w:type="auto"/>
            <w:tcBorders>
              <w:left w:val="single" w:sz="2" w:space="0" w:color="auto"/>
              <w:bottom w:val="single" w:sz="4" w:space="0" w:color="auto"/>
            </w:tcBorders>
          </w:tcPr>
          <w:p w14:paraId="691ED089" w14:textId="77777777" w:rsidR="00A81816" w:rsidRPr="003409C2" w:rsidRDefault="00A81816" w:rsidP="00A81816">
            <w:pPr>
              <w:spacing w:line="240" w:lineRule="auto"/>
            </w:pPr>
            <w:r w:rsidRPr="003409C2">
              <w:t>5.98</w:t>
            </w:r>
          </w:p>
        </w:tc>
        <w:tc>
          <w:tcPr>
            <w:tcW w:w="0" w:type="auto"/>
            <w:tcBorders>
              <w:bottom w:val="single" w:sz="4" w:space="0" w:color="auto"/>
            </w:tcBorders>
          </w:tcPr>
          <w:p w14:paraId="5E330B3C" w14:textId="77777777" w:rsidR="00A81816" w:rsidRPr="003409C2" w:rsidRDefault="00A81816" w:rsidP="00A81816">
            <w:pPr>
              <w:spacing w:line="240" w:lineRule="auto"/>
            </w:pPr>
            <w:r w:rsidRPr="003409C2">
              <w:t>6.84</w:t>
            </w:r>
          </w:p>
        </w:tc>
        <w:tc>
          <w:tcPr>
            <w:tcW w:w="0" w:type="auto"/>
            <w:tcBorders>
              <w:bottom w:val="single" w:sz="4" w:space="0" w:color="auto"/>
            </w:tcBorders>
          </w:tcPr>
          <w:p w14:paraId="6742D31D" w14:textId="77777777" w:rsidR="00A81816" w:rsidRPr="003409C2" w:rsidRDefault="00A81816" w:rsidP="00A81816">
            <w:pPr>
              <w:spacing w:line="240" w:lineRule="auto"/>
            </w:pPr>
            <w:r w:rsidRPr="003409C2">
              <w:t>7.36</w:t>
            </w:r>
          </w:p>
        </w:tc>
        <w:tc>
          <w:tcPr>
            <w:tcW w:w="0" w:type="auto"/>
            <w:tcBorders>
              <w:bottom w:val="single" w:sz="4" w:space="0" w:color="auto"/>
            </w:tcBorders>
          </w:tcPr>
          <w:p w14:paraId="09A9E2F8" w14:textId="77777777" w:rsidR="00A81816" w:rsidRPr="003409C2" w:rsidRDefault="00A81816" w:rsidP="00A81816">
            <w:pPr>
              <w:spacing w:line="240" w:lineRule="auto"/>
            </w:pPr>
            <w:r w:rsidRPr="003409C2">
              <w:t>7.95</w:t>
            </w:r>
          </w:p>
        </w:tc>
        <w:tc>
          <w:tcPr>
            <w:tcW w:w="954" w:type="dxa"/>
            <w:tcBorders>
              <w:bottom w:val="single" w:sz="4" w:space="0" w:color="auto"/>
              <w:right w:val="single" w:sz="2" w:space="0" w:color="auto"/>
            </w:tcBorders>
          </w:tcPr>
          <w:p w14:paraId="5574F8FE" w14:textId="77777777" w:rsidR="00A81816" w:rsidRPr="003409C2" w:rsidRDefault="00A81816" w:rsidP="00A81816">
            <w:pPr>
              <w:spacing w:line="240" w:lineRule="auto"/>
            </w:pPr>
            <w:r w:rsidRPr="003409C2">
              <w:t>8.84</w:t>
            </w:r>
          </w:p>
        </w:tc>
      </w:tr>
      <w:tr w:rsidR="00A81816" w:rsidRPr="003409C2" w14:paraId="5E79E991" w14:textId="77777777" w:rsidTr="00FF2F84">
        <w:tc>
          <w:tcPr>
            <w:tcW w:w="1429" w:type="dxa"/>
            <w:vMerge w:val="restart"/>
            <w:tcBorders>
              <w:top w:val="single" w:sz="4" w:space="0" w:color="auto"/>
              <w:left w:val="single" w:sz="2" w:space="0" w:color="auto"/>
            </w:tcBorders>
            <w:vAlign w:val="center"/>
          </w:tcPr>
          <w:p w14:paraId="0899946F" w14:textId="77777777" w:rsidR="00A81816" w:rsidRPr="003409C2" w:rsidRDefault="00A81816" w:rsidP="00A81816">
            <w:pPr>
              <w:spacing w:line="240" w:lineRule="auto"/>
            </w:pPr>
            <w:r w:rsidRPr="003409C2">
              <w:t>Grade cohort level variables</w:t>
            </w:r>
          </w:p>
        </w:tc>
        <w:tc>
          <w:tcPr>
            <w:tcW w:w="1901" w:type="dxa"/>
            <w:tcBorders>
              <w:top w:val="single" w:sz="4" w:space="0" w:color="auto"/>
              <w:left w:val="single" w:sz="2" w:space="0" w:color="auto"/>
            </w:tcBorders>
          </w:tcPr>
          <w:p w14:paraId="06E0154F" w14:textId="77777777" w:rsidR="00A81816" w:rsidRPr="003409C2" w:rsidRDefault="00A81816" w:rsidP="00A81816">
            <w:pPr>
              <w:spacing w:line="240" w:lineRule="auto"/>
            </w:pPr>
            <w:r w:rsidRPr="003409C2">
              <w:t>Percent American Indian/Alaska Native</w:t>
            </w:r>
          </w:p>
        </w:tc>
        <w:tc>
          <w:tcPr>
            <w:tcW w:w="612" w:type="dxa"/>
            <w:tcBorders>
              <w:top w:val="single" w:sz="4" w:space="0" w:color="auto"/>
            </w:tcBorders>
          </w:tcPr>
          <w:p w14:paraId="5D9E26E7" w14:textId="77777777" w:rsidR="00A81816" w:rsidRPr="003409C2" w:rsidRDefault="00A81816" w:rsidP="00A81816">
            <w:pPr>
              <w:spacing w:line="240" w:lineRule="auto"/>
            </w:pPr>
          </w:p>
        </w:tc>
        <w:tc>
          <w:tcPr>
            <w:tcW w:w="0" w:type="auto"/>
            <w:tcBorders>
              <w:top w:val="single" w:sz="4" w:space="0" w:color="auto"/>
            </w:tcBorders>
          </w:tcPr>
          <w:p w14:paraId="17475665" w14:textId="77777777" w:rsidR="00A81816" w:rsidRPr="003409C2" w:rsidRDefault="00A81816" w:rsidP="00A81816">
            <w:pPr>
              <w:spacing w:line="240" w:lineRule="auto"/>
            </w:pPr>
            <w:r w:rsidRPr="003409C2">
              <w:t>0.00</w:t>
            </w:r>
          </w:p>
        </w:tc>
        <w:tc>
          <w:tcPr>
            <w:tcW w:w="0" w:type="auto"/>
            <w:tcBorders>
              <w:top w:val="single" w:sz="4" w:space="0" w:color="auto"/>
            </w:tcBorders>
          </w:tcPr>
          <w:p w14:paraId="26CA1871" w14:textId="77777777" w:rsidR="00A81816" w:rsidRPr="003409C2" w:rsidRDefault="00A81816" w:rsidP="00A81816">
            <w:pPr>
              <w:spacing w:line="240" w:lineRule="auto"/>
            </w:pPr>
            <w:r w:rsidRPr="003409C2">
              <w:t>0.00</w:t>
            </w:r>
          </w:p>
        </w:tc>
        <w:tc>
          <w:tcPr>
            <w:tcW w:w="0" w:type="auto"/>
            <w:tcBorders>
              <w:top w:val="single" w:sz="4" w:space="0" w:color="auto"/>
            </w:tcBorders>
          </w:tcPr>
          <w:p w14:paraId="32185FEC" w14:textId="77777777" w:rsidR="00A81816" w:rsidRPr="003409C2" w:rsidRDefault="00A81816" w:rsidP="00A81816">
            <w:pPr>
              <w:spacing w:line="240" w:lineRule="auto"/>
            </w:pPr>
            <w:r w:rsidRPr="003409C2">
              <w:t>0.00</w:t>
            </w:r>
          </w:p>
        </w:tc>
        <w:tc>
          <w:tcPr>
            <w:tcW w:w="0" w:type="auto"/>
            <w:tcBorders>
              <w:top w:val="single" w:sz="4" w:space="0" w:color="auto"/>
            </w:tcBorders>
          </w:tcPr>
          <w:p w14:paraId="6C24B567" w14:textId="77777777" w:rsidR="00A81816" w:rsidRPr="003409C2" w:rsidRDefault="00A81816" w:rsidP="00A81816">
            <w:pPr>
              <w:spacing w:line="240" w:lineRule="auto"/>
            </w:pPr>
            <w:r w:rsidRPr="003409C2">
              <w:t>0.01</w:t>
            </w:r>
          </w:p>
        </w:tc>
        <w:tc>
          <w:tcPr>
            <w:tcW w:w="0" w:type="auto"/>
            <w:tcBorders>
              <w:top w:val="single" w:sz="4" w:space="0" w:color="auto"/>
              <w:right w:val="single" w:sz="2" w:space="0" w:color="auto"/>
            </w:tcBorders>
          </w:tcPr>
          <w:p w14:paraId="575013FF" w14:textId="77777777" w:rsidR="00A81816" w:rsidRPr="003409C2" w:rsidRDefault="00A81816" w:rsidP="00A81816">
            <w:pPr>
              <w:spacing w:line="240" w:lineRule="auto"/>
            </w:pPr>
            <w:r w:rsidRPr="003409C2">
              <w:t>0.02</w:t>
            </w:r>
          </w:p>
        </w:tc>
        <w:tc>
          <w:tcPr>
            <w:tcW w:w="0" w:type="auto"/>
            <w:tcBorders>
              <w:top w:val="single" w:sz="4" w:space="0" w:color="auto"/>
              <w:left w:val="single" w:sz="2" w:space="0" w:color="auto"/>
            </w:tcBorders>
          </w:tcPr>
          <w:p w14:paraId="361C06E9" w14:textId="77777777" w:rsidR="00A81816" w:rsidRPr="003409C2" w:rsidRDefault="00A81816" w:rsidP="00A81816">
            <w:pPr>
              <w:spacing w:line="240" w:lineRule="auto"/>
            </w:pPr>
            <w:r w:rsidRPr="003409C2">
              <w:t>0.00</w:t>
            </w:r>
          </w:p>
        </w:tc>
        <w:tc>
          <w:tcPr>
            <w:tcW w:w="0" w:type="auto"/>
            <w:tcBorders>
              <w:top w:val="single" w:sz="4" w:space="0" w:color="auto"/>
            </w:tcBorders>
          </w:tcPr>
          <w:p w14:paraId="6C41FA59" w14:textId="77777777" w:rsidR="00A81816" w:rsidRPr="003409C2" w:rsidRDefault="00A81816" w:rsidP="00A81816">
            <w:pPr>
              <w:spacing w:line="240" w:lineRule="auto"/>
            </w:pPr>
            <w:r w:rsidRPr="003409C2">
              <w:t>0.00</w:t>
            </w:r>
          </w:p>
        </w:tc>
        <w:tc>
          <w:tcPr>
            <w:tcW w:w="0" w:type="auto"/>
            <w:tcBorders>
              <w:top w:val="single" w:sz="4" w:space="0" w:color="auto"/>
            </w:tcBorders>
          </w:tcPr>
          <w:p w14:paraId="3A2E2324" w14:textId="77777777" w:rsidR="00A81816" w:rsidRPr="003409C2" w:rsidRDefault="00A81816" w:rsidP="00A81816">
            <w:pPr>
              <w:spacing w:line="240" w:lineRule="auto"/>
            </w:pPr>
            <w:r w:rsidRPr="003409C2">
              <w:t>0.00</w:t>
            </w:r>
          </w:p>
        </w:tc>
        <w:tc>
          <w:tcPr>
            <w:tcW w:w="0" w:type="auto"/>
            <w:tcBorders>
              <w:top w:val="single" w:sz="4" w:space="0" w:color="auto"/>
            </w:tcBorders>
          </w:tcPr>
          <w:p w14:paraId="1706EAD5" w14:textId="77777777" w:rsidR="00A81816" w:rsidRPr="003409C2" w:rsidRDefault="00A81816" w:rsidP="00A81816">
            <w:pPr>
              <w:spacing w:line="240" w:lineRule="auto"/>
            </w:pPr>
            <w:r w:rsidRPr="003409C2">
              <w:t>0.00</w:t>
            </w:r>
          </w:p>
        </w:tc>
        <w:tc>
          <w:tcPr>
            <w:tcW w:w="954" w:type="dxa"/>
            <w:tcBorders>
              <w:top w:val="single" w:sz="4" w:space="0" w:color="auto"/>
              <w:right w:val="single" w:sz="2" w:space="0" w:color="auto"/>
            </w:tcBorders>
          </w:tcPr>
          <w:p w14:paraId="7F6B9D2E" w14:textId="77777777" w:rsidR="00A81816" w:rsidRPr="003409C2" w:rsidRDefault="00A81816" w:rsidP="00A81816">
            <w:pPr>
              <w:spacing w:line="240" w:lineRule="auto"/>
            </w:pPr>
            <w:r w:rsidRPr="003409C2">
              <w:t>0.02</w:t>
            </w:r>
          </w:p>
        </w:tc>
      </w:tr>
      <w:tr w:rsidR="00A81816" w:rsidRPr="003409C2" w14:paraId="7055830B" w14:textId="77777777" w:rsidTr="00FF2F84">
        <w:tc>
          <w:tcPr>
            <w:tcW w:w="1429" w:type="dxa"/>
            <w:vMerge/>
            <w:tcBorders>
              <w:left w:val="single" w:sz="2" w:space="0" w:color="auto"/>
            </w:tcBorders>
          </w:tcPr>
          <w:p w14:paraId="06024342" w14:textId="77777777" w:rsidR="00A81816" w:rsidRPr="003409C2" w:rsidRDefault="00A81816" w:rsidP="00A81816">
            <w:pPr>
              <w:spacing w:line="240" w:lineRule="auto"/>
            </w:pPr>
          </w:p>
        </w:tc>
        <w:tc>
          <w:tcPr>
            <w:tcW w:w="1901" w:type="dxa"/>
            <w:tcBorders>
              <w:left w:val="single" w:sz="2" w:space="0" w:color="auto"/>
            </w:tcBorders>
          </w:tcPr>
          <w:p w14:paraId="1FDAFDD1" w14:textId="77777777" w:rsidR="00A81816" w:rsidRPr="003409C2" w:rsidRDefault="00A81816" w:rsidP="00A81816">
            <w:pPr>
              <w:spacing w:line="240" w:lineRule="auto"/>
            </w:pPr>
            <w:r w:rsidRPr="003409C2">
              <w:t>Percent Asian</w:t>
            </w:r>
          </w:p>
        </w:tc>
        <w:tc>
          <w:tcPr>
            <w:tcW w:w="612" w:type="dxa"/>
          </w:tcPr>
          <w:p w14:paraId="2F47EF4D" w14:textId="77777777" w:rsidR="00A81816" w:rsidRPr="003409C2" w:rsidRDefault="00A81816" w:rsidP="00A81816">
            <w:pPr>
              <w:spacing w:line="240" w:lineRule="auto"/>
            </w:pPr>
          </w:p>
        </w:tc>
        <w:tc>
          <w:tcPr>
            <w:tcW w:w="0" w:type="auto"/>
          </w:tcPr>
          <w:p w14:paraId="75B43589" w14:textId="77777777" w:rsidR="00A81816" w:rsidRPr="003409C2" w:rsidRDefault="00A81816" w:rsidP="00A81816">
            <w:pPr>
              <w:spacing w:line="240" w:lineRule="auto"/>
            </w:pPr>
            <w:r w:rsidRPr="003409C2">
              <w:t>0.00</w:t>
            </w:r>
          </w:p>
        </w:tc>
        <w:tc>
          <w:tcPr>
            <w:tcW w:w="0" w:type="auto"/>
          </w:tcPr>
          <w:p w14:paraId="1D76BD6F" w14:textId="77777777" w:rsidR="00A81816" w:rsidRPr="003409C2" w:rsidRDefault="00A81816" w:rsidP="00A81816">
            <w:pPr>
              <w:spacing w:line="240" w:lineRule="auto"/>
            </w:pPr>
            <w:r w:rsidRPr="003409C2">
              <w:t>0.00</w:t>
            </w:r>
          </w:p>
        </w:tc>
        <w:tc>
          <w:tcPr>
            <w:tcW w:w="0" w:type="auto"/>
          </w:tcPr>
          <w:p w14:paraId="6F4E1E1E" w14:textId="77777777" w:rsidR="00A81816" w:rsidRPr="003409C2" w:rsidRDefault="00A81816" w:rsidP="00A81816">
            <w:pPr>
              <w:spacing w:line="240" w:lineRule="auto"/>
            </w:pPr>
            <w:r w:rsidRPr="003409C2">
              <w:t>0.01</w:t>
            </w:r>
          </w:p>
        </w:tc>
        <w:tc>
          <w:tcPr>
            <w:tcW w:w="0" w:type="auto"/>
          </w:tcPr>
          <w:p w14:paraId="22E65A17" w14:textId="77777777" w:rsidR="00A81816" w:rsidRPr="003409C2" w:rsidRDefault="00A81816" w:rsidP="00A81816">
            <w:pPr>
              <w:spacing w:line="240" w:lineRule="auto"/>
            </w:pPr>
            <w:r w:rsidRPr="003409C2">
              <w:t>0.01</w:t>
            </w:r>
          </w:p>
        </w:tc>
        <w:tc>
          <w:tcPr>
            <w:tcW w:w="0" w:type="auto"/>
            <w:tcBorders>
              <w:right w:val="single" w:sz="2" w:space="0" w:color="auto"/>
            </w:tcBorders>
          </w:tcPr>
          <w:p w14:paraId="7A1ADB20" w14:textId="77777777" w:rsidR="00A81816" w:rsidRPr="003409C2" w:rsidRDefault="00A81816" w:rsidP="00A81816">
            <w:pPr>
              <w:spacing w:line="240" w:lineRule="auto"/>
            </w:pPr>
            <w:r w:rsidRPr="003409C2">
              <w:t>0.05</w:t>
            </w:r>
          </w:p>
        </w:tc>
        <w:tc>
          <w:tcPr>
            <w:tcW w:w="0" w:type="auto"/>
            <w:tcBorders>
              <w:left w:val="single" w:sz="2" w:space="0" w:color="auto"/>
            </w:tcBorders>
          </w:tcPr>
          <w:p w14:paraId="7355525C" w14:textId="77777777" w:rsidR="00A81816" w:rsidRPr="003409C2" w:rsidRDefault="00A81816" w:rsidP="00A81816">
            <w:pPr>
              <w:spacing w:line="240" w:lineRule="auto"/>
            </w:pPr>
            <w:r w:rsidRPr="003409C2">
              <w:t>0.00</w:t>
            </w:r>
          </w:p>
        </w:tc>
        <w:tc>
          <w:tcPr>
            <w:tcW w:w="0" w:type="auto"/>
          </w:tcPr>
          <w:p w14:paraId="2B45774E" w14:textId="77777777" w:rsidR="00A81816" w:rsidRPr="003409C2" w:rsidRDefault="00A81816" w:rsidP="00A81816">
            <w:pPr>
              <w:spacing w:line="240" w:lineRule="auto"/>
            </w:pPr>
            <w:r w:rsidRPr="003409C2">
              <w:t>0.00</w:t>
            </w:r>
          </w:p>
        </w:tc>
        <w:tc>
          <w:tcPr>
            <w:tcW w:w="0" w:type="auto"/>
          </w:tcPr>
          <w:p w14:paraId="22FEA3C2" w14:textId="77777777" w:rsidR="00A81816" w:rsidRPr="003409C2" w:rsidRDefault="00A81816" w:rsidP="00A81816">
            <w:pPr>
              <w:spacing w:line="240" w:lineRule="auto"/>
            </w:pPr>
            <w:r w:rsidRPr="003409C2">
              <w:t>0.01</w:t>
            </w:r>
          </w:p>
        </w:tc>
        <w:tc>
          <w:tcPr>
            <w:tcW w:w="0" w:type="auto"/>
          </w:tcPr>
          <w:p w14:paraId="1DDD1AB4" w14:textId="77777777" w:rsidR="00A81816" w:rsidRPr="003409C2" w:rsidRDefault="00A81816" w:rsidP="00A81816">
            <w:pPr>
              <w:spacing w:line="240" w:lineRule="auto"/>
            </w:pPr>
            <w:r w:rsidRPr="003409C2">
              <w:t>0.02</w:t>
            </w:r>
          </w:p>
        </w:tc>
        <w:tc>
          <w:tcPr>
            <w:tcW w:w="954" w:type="dxa"/>
            <w:tcBorders>
              <w:right w:val="single" w:sz="2" w:space="0" w:color="auto"/>
            </w:tcBorders>
          </w:tcPr>
          <w:p w14:paraId="46561AF8" w14:textId="77777777" w:rsidR="00A81816" w:rsidRPr="003409C2" w:rsidRDefault="00A81816" w:rsidP="00A81816">
            <w:pPr>
              <w:spacing w:line="240" w:lineRule="auto"/>
            </w:pPr>
            <w:r w:rsidRPr="003409C2">
              <w:t>0.06</w:t>
            </w:r>
          </w:p>
        </w:tc>
      </w:tr>
      <w:tr w:rsidR="00A81816" w:rsidRPr="003409C2" w14:paraId="43868B14" w14:textId="77777777" w:rsidTr="00FF2F84">
        <w:tc>
          <w:tcPr>
            <w:tcW w:w="1429" w:type="dxa"/>
            <w:vMerge/>
            <w:tcBorders>
              <w:left w:val="single" w:sz="2" w:space="0" w:color="auto"/>
            </w:tcBorders>
          </w:tcPr>
          <w:p w14:paraId="1B912CDE" w14:textId="77777777" w:rsidR="00A81816" w:rsidRPr="003409C2" w:rsidRDefault="00A81816" w:rsidP="00A81816">
            <w:pPr>
              <w:spacing w:line="240" w:lineRule="auto"/>
            </w:pPr>
          </w:p>
        </w:tc>
        <w:tc>
          <w:tcPr>
            <w:tcW w:w="1901" w:type="dxa"/>
            <w:tcBorders>
              <w:left w:val="single" w:sz="2" w:space="0" w:color="auto"/>
            </w:tcBorders>
          </w:tcPr>
          <w:p w14:paraId="2B72FB78" w14:textId="77777777" w:rsidR="00A81816" w:rsidRPr="003409C2" w:rsidRDefault="00A81816" w:rsidP="00A81816">
            <w:pPr>
              <w:spacing w:line="240" w:lineRule="auto"/>
            </w:pPr>
            <w:r w:rsidRPr="003409C2">
              <w:t>Percent Hispanic</w:t>
            </w:r>
          </w:p>
        </w:tc>
        <w:tc>
          <w:tcPr>
            <w:tcW w:w="612" w:type="dxa"/>
          </w:tcPr>
          <w:p w14:paraId="7525F49F" w14:textId="77777777" w:rsidR="00A81816" w:rsidRPr="003409C2" w:rsidRDefault="00A81816" w:rsidP="00A81816">
            <w:pPr>
              <w:spacing w:line="240" w:lineRule="auto"/>
            </w:pPr>
          </w:p>
        </w:tc>
        <w:tc>
          <w:tcPr>
            <w:tcW w:w="0" w:type="auto"/>
          </w:tcPr>
          <w:p w14:paraId="4C266349" w14:textId="77777777" w:rsidR="00A81816" w:rsidRPr="003409C2" w:rsidRDefault="00A81816" w:rsidP="00A81816">
            <w:pPr>
              <w:spacing w:line="240" w:lineRule="auto"/>
            </w:pPr>
            <w:r w:rsidRPr="003409C2">
              <w:t>0.01</w:t>
            </w:r>
          </w:p>
        </w:tc>
        <w:tc>
          <w:tcPr>
            <w:tcW w:w="0" w:type="auto"/>
          </w:tcPr>
          <w:p w14:paraId="77BBB42B" w14:textId="77777777" w:rsidR="00A81816" w:rsidRPr="003409C2" w:rsidRDefault="00A81816" w:rsidP="00A81816">
            <w:pPr>
              <w:spacing w:line="240" w:lineRule="auto"/>
            </w:pPr>
            <w:r w:rsidRPr="003409C2">
              <w:t>0.04</w:t>
            </w:r>
          </w:p>
        </w:tc>
        <w:tc>
          <w:tcPr>
            <w:tcW w:w="0" w:type="auto"/>
          </w:tcPr>
          <w:p w14:paraId="76FBCEDA" w14:textId="77777777" w:rsidR="00A81816" w:rsidRPr="003409C2" w:rsidRDefault="00A81816" w:rsidP="00A81816">
            <w:pPr>
              <w:spacing w:line="240" w:lineRule="auto"/>
            </w:pPr>
            <w:r w:rsidRPr="003409C2">
              <w:t>0.14</w:t>
            </w:r>
          </w:p>
        </w:tc>
        <w:tc>
          <w:tcPr>
            <w:tcW w:w="0" w:type="auto"/>
          </w:tcPr>
          <w:p w14:paraId="353B7D5A" w14:textId="77777777" w:rsidR="00A81816" w:rsidRPr="003409C2" w:rsidRDefault="00A81816" w:rsidP="00A81816">
            <w:pPr>
              <w:spacing w:line="240" w:lineRule="auto"/>
            </w:pPr>
            <w:r w:rsidRPr="003409C2">
              <w:t>0.33</w:t>
            </w:r>
          </w:p>
        </w:tc>
        <w:tc>
          <w:tcPr>
            <w:tcW w:w="0" w:type="auto"/>
            <w:tcBorders>
              <w:right w:val="single" w:sz="2" w:space="0" w:color="auto"/>
            </w:tcBorders>
          </w:tcPr>
          <w:p w14:paraId="4644BEC9" w14:textId="77777777" w:rsidR="00A81816" w:rsidRPr="003409C2" w:rsidRDefault="00A81816" w:rsidP="00A81816">
            <w:pPr>
              <w:spacing w:line="240" w:lineRule="auto"/>
            </w:pPr>
            <w:r w:rsidRPr="003409C2">
              <w:t>0.77</w:t>
            </w:r>
          </w:p>
        </w:tc>
        <w:tc>
          <w:tcPr>
            <w:tcW w:w="0" w:type="auto"/>
            <w:tcBorders>
              <w:left w:val="single" w:sz="2" w:space="0" w:color="auto"/>
            </w:tcBorders>
          </w:tcPr>
          <w:p w14:paraId="5657FDBC" w14:textId="77777777" w:rsidR="00A81816" w:rsidRPr="003409C2" w:rsidRDefault="00A81816" w:rsidP="00A81816">
            <w:pPr>
              <w:spacing w:line="240" w:lineRule="auto"/>
            </w:pPr>
            <w:r w:rsidRPr="003409C2">
              <w:t>0.02</w:t>
            </w:r>
          </w:p>
        </w:tc>
        <w:tc>
          <w:tcPr>
            <w:tcW w:w="0" w:type="auto"/>
          </w:tcPr>
          <w:p w14:paraId="08ADF18A" w14:textId="77777777" w:rsidR="00A81816" w:rsidRPr="003409C2" w:rsidRDefault="00A81816" w:rsidP="00A81816">
            <w:pPr>
              <w:spacing w:line="240" w:lineRule="auto"/>
            </w:pPr>
            <w:r w:rsidRPr="003409C2">
              <w:t>0.10</w:t>
            </w:r>
          </w:p>
        </w:tc>
        <w:tc>
          <w:tcPr>
            <w:tcW w:w="0" w:type="auto"/>
          </w:tcPr>
          <w:p w14:paraId="1417DF40" w14:textId="77777777" w:rsidR="00A81816" w:rsidRPr="003409C2" w:rsidRDefault="00A81816" w:rsidP="00A81816">
            <w:pPr>
              <w:spacing w:line="240" w:lineRule="auto"/>
            </w:pPr>
            <w:r w:rsidRPr="003409C2">
              <w:t>0.24</w:t>
            </w:r>
          </w:p>
        </w:tc>
        <w:tc>
          <w:tcPr>
            <w:tcW w:w="0" w:type="auto"/>
          </w:tcPr>
          <w:p w14:paraId="72DC62DA" w14:textId="77777777" w:rsidR="00A81816" w:rsidRPr="003409C2" w:rsidRDefault="00A81816" w:rsidP="00A81816">
            <w:pPr>
              <w:spacing w:line="240" w:lineRule="auto"/>
            </w:pPr>
            <w:r w:rsidRPr="003409C2">
              <w:t>0.44</w:t>
            </w:r>
          </w:p>
        </w:tc>
        <w:tc>
          <w:tcPr>
            <w:tcW w:w="954" w:type="dxa"/>
            <w:tcBorders>
              <w:right w:val="single" w:sz="2" w:space="0" w:color="auto"/>
            </w:tcBorders>
          </w:tcPr>
          <w:p w14:paraId="0BC945C7" w14:textId="77777777" w:rsidR="00A81816" w:rsidRPr="003409C2" w:rsidRDefault="00A81816" w:rsidP="00A81816">
            <w:pPr>
              <w:spacing w:line="240" w:lineRule="auto"/>
            </w:pPr>
            <w:r w:rsidRPr="003409C2">
              <w:t>0.83</w:t>
            </w:r>
          </w:p>
        </w:tc>
      </w:tr>
      <w:tr w:rsidR="00A81816" w:rsidRPr="003409C2" w14:paraId="7F909B14" w14:textId="77777777" w:rsidTr="00FF2F84">
        <w:tc>
          <w:tcPr>
            <w:tcW w:w="1429" w:type="dxa"/>
            <w:vMerge/>
            <w:tcBorders>
              <w:left w:val="single" w:sz="2" w:space="0" w:color="auto"/>
            </w:tcBorders>
          </w:tcPr>
          <w:p w14:paraId="1B92696A" w14:textId="77777777" w:rsidR="00A81816" w:rsidRPr="003409C2" w:rsidRDefault="00A81816" w:rsidP="00A81816">
            <w:pPr>
              <w:spacing w:line="240" w:lineRule="auto"/>
            </w:pPr>
          </w:p>
        </w:tc>
        <w:tc>
          <w:tcPr>
            <w:tcW w:w="1901" w:type="dxa"/>
            <w:tcBorders>
              <w:left w:val="single" w:sz="2" w:space="0" w:color="auto"/>
            </w:tcBorders>
          </w:tcPr>
          <w:p w14:paraId="5AE2D79B" w14:textId="77777777" w:rsidR="00A81816" w:rsidRPr="003409C2" w:rsidRDefault="00A81816" w:rsidP="00A81816">
            <w:pPr>
              <w:spacing w:line="240" w:lineRule="auto"/>
            </w:pPr>
            <w:r w:rsidRPr="003409C2">
              <w:t>Percent Black</w:t>
            </w:r>
          </w:p>
        </w:tc>
        <w:tc>
          <w:tcPr>
            <w:tcW w:w="612" w:type="dxa"/>
          </w:tcPr>
          <w:p w14:paraId="4B7635D1" w14:textId="77777777" w:rsidR="00A81816" w:rsidRPr="003409C2" w:rsidRDefault="00A81816" w:rsidP="00A81816">
            <w:pPr>
              <w:spacing w:line="240" w:lineRule="auto"/>
            </w:pPr>
          </w:p>
        </w:tc>
        <w:tc>
          <w:tcPr>
            <w:tcW w:w="0" w:type="auto"/>
          </w:tcPr>
          <w:p w14:paraId="10FB6AF8" w14:textId="77777777" w:rsidR="00A81816" w:rsidRPr="003409C2" w:rsidRDefault="00A81816" w:rsidP="00A81816">
            <w:pPr>
              <w:spacing w:line="240" w:lineRule="auto"/>
            </w:pPr>
            <w:r w:rsidRPr="003409C2">
              <w:t>0.00</w:t>
            </w:r>
          </w:p>
        </w:tc>
        <w:tc>
          <w:tcPr>
            <w:tcW w:w="0" w:type="auto"/>
          </w:tcPr>
          <w:p w14:paraId="18436FFB" w14:textId="77777777" w:rsidR="00A81816" w:rsidRPr="003409C2" w:rsidRDefault="00A81816" w:rsidP="00A81816">
            <w:pPr>
              <w:spacing w:line="240" w:lineRule="auto"/>
            </w:pPr>
            <w:r w:rsidRPr="003409C2">
              <w:t>0.04</w:t>
            </w:r>
          </w:p>
        </w:tc>
        <w:tc>
          <w:tcPr>
            <w:tcW w:w="0" w:type="auto"/>
          </w:tcPr>
          <w:p w14:paraId="6E2BB963" w14:textId="77777777" w:rsidR="00A81816" w:rsidRPr="003409C2" w:rsidRDefault="00A81816" w:rsidP="00A81816">
            <w:pPr>
              <w:spacing w:line="240" w:lineRule="auto"/>
            </w:pPr>
            <w:r w:rsidRPr="003409C2">
              <w:t>0.14</w:t>
            </w:r>
          </w:p>
        </w:tc>
        <w:tc>
          <w:tcPr>
            <w:tcW w:w="0" w:type="auto"/>
          </w:tcPr>
          <w:p w14:paraId="1E73F690" w14:textId="77777777" w:rsidR="00A81816" w:rsidRPr="003409C2" w:rsidRDefault="00A81816" w:rsidP="00A81816">
            <w:pPr>
              <w:spacing w:line="240" w:lineRule="auto"/>
            </w:pPr>
            <w:r w:rsidRPr="003409C2">
              <w:t>0.31</w:t>
            </w:r>
          </w:p>
        </w:tc>
        <w:tc>
          <w:tcPr>
            <w:tcW w:w="0" w:type="auto"/>
            <w:tcBorders>
              <w:right w:val="single" w:sz="2" w:space="0" w:color="auto"/>
            </w:tcBorders>
          </w:tcPr>
          <w:p w14:paraId="61C6C5DB" w14:textId="77777777" w:rsidR="00A81816" w:rsidRPr="003409C2" w:rsidRDefault="00A81816" w:rsidP="00A81816">
            <w:pPr>
              <w:spacing w:line="240" w:lineRule="auto"/>
            </w:pPr>
            <w:r w:rsidRPr="003409C2">
              <w:t>0.67</w:t>
            </w:r>
          </w:p>
        </w:tc>
        <w:tc>
          <w:tcPr>
            <w:tcW w:w="0" w:type="auto"/>
            <w:tcBorders>
              <w:left w:val="single" w:sz="2" w:space="0" w:color="auto"/>
            </w:tcBorders>
          </w:tcPr>
          <w:p w14:paraId="21A150B5" w14:textId="77777777" w:rsidR="00A81816" w:rsidRPr="003409C2" w:rsidRDefault="00A81816" w:rsidP="00A81816">
            <w:pPr>
              <w:spacing w:line="240" w:lineRule="auto"/>
            </w:pPr>
            <w:r w:rsidRPr="003409C2">
              <w:t>0.00</w:t>
            </w:r>
          </w:p>
        </w:tc>
        <w:tc>
          <w:tcPr>
            <w:tcW w:w="0" w:type="auto"/>
          </w:tcPr>
          <w:p w14:paraId="44A1E3AE" w14:textId="77777777" w:rsidR="00A81816" w:rsidRPr="003409C2" w:rsidRDefault="00A81816" w:rsidP="00A81816">
            <w:pPr>
              <w:spacing w:line="240" w:lineRule="auto"/>
            </w:pPr>
            <w:r w:rsidRPr="003409C2">
              <w:t>0.02</w:t>
            </w:r>
          </w:p>
        </w:tc>
        <w:tc>
          <w:tcPr>
            <w:tcW w:w="0" w:type="auto"/>
          </w:tcPr>
          <w:p w14:paraId="11A85F55" w14:textId="77777777" w:rsidR="00A81816" w:rsidRPr="003409C2" w:rsidRDefault="00A81816" w:rsidP="00A81816">
            <w:pPr>
              <w:spacing w:line="240" w:lineRule="auto"/>
            </w:pPr>
            <w:r w:rsidRPr="003409C2">
              <w:t>0.10</w:t>
            </w:r>
          </w:p>
        </w:tc>
        <w:tc>
          <w:tcPr>
            <w:tcW w:w="0" w:type="auto"/>
          </w:tcPr>
          <w:p w14:paraId="035E008C" w14:textId="77777777" w:rsidR="00A81816" w:rsidRPr="003409C2" w:rsidRDefault="00A81816" w:rsidP="00A81816">
            <w:pPr>
              <w:spacing w:line="240" w:lineRule="auto"/>
            </w:pPr>
            <w:r w:rsidRPr="003409C2">
              <w:t>0.26</w:t>
            </w:r>
          </w:p>
        </w:tc>
        <w:tc>
          <w:tcPr>
            <w:tcW w:w="954" w:type="dxa"/>
            <w:tcBorders>
              <w:right w:val="single" w:sz="2" w:space="0" w:color="auto"/>
            </w:tcBorders>
          </w:tcPr>
          <w:p w14:paraId="4847A4F8" w14:textId="77777777" w:rsidR="00A81816" w:rsidRPr="003409C2" w:rsidRDefault="00A81816" w:rsidP="00A81816">
            <w:pPr>
              <w:spacing w:line="240" w:lineRule="auto"/>
            </w:pPr>
            <w:r w:rsidRPr="003409C2">
              <w:t>0.61</w:t>
            </w:r>
          </w:p>
        </w:tc>
      </w:tr>
      <w:tr w:rsidR="00A81816" w:rsidRPr="003409C2" w14:paraId="22796430" w14:textId="77777777" w:rsidTr="00FF2F84">
        <w:tc>
          <w:tcPr>
            <w:tcW w:w="1429" w:type="dxa"/>
            <w:vMerge/>
            <w:tcBorders>
              <w:left w:val="single" w:sz="2" w:space="0" w:color="auto"/>
            </w:tcBorders>
          </w:tcPr>
          <w:p w14:paraId="699A3810" w14:textId="77777777" w:rsidR="00A81816" w:rsidRPr="003409C2" w:rsidRDefault="00A81816" w:rsidP="00A81816">
            <w:pPr>
              <w:spacing w:line="240" w:lineRule="auto"/>
            </w:pPr>
          </w:p>
        </w:tc>
        <w:tc>
          <w:tcPr>
            <w:tcW w:w="1901" w:type="dxa"/>
            <w:tcBorders>
              <w:left w:val="single" w:sz="2" w:space="0" w:color="auto"/>
            </w:tcBorders>
          </w:tcPr>
          <w:p w14:paraId="5C65A9EF" w14:textId="77777777" w:rsidR="00A81816" w:rsidRPr="003409C2" w:rsidRDefault="00A81816" w:rsidP="00A81816">
            <w:pPr>
              <w:spacing w:line="240" w:lineRule="auto"/>
            </w:pPr>
            <w:r w:rsidRPr="003409C2">
              <w:t>Percent Free Lunch</w:t>
            </w:r>
          </w:p>
        </w:tc>
        <w:tc>
          <w:tcPr>
            <w:tcW w:w="612" w:type="dxa"/>
          </w:tcPr>
          <w:p w14:paraId="433513C9" w14:textId="77777777" w:rsidR="00A81816" w:rsidRPr="003409C2" w:rsidRDefault="00A81816" w:rsidP="00A81816">
            <w:pPr>
              <w:spacing w:line="240" w:lineRule="auto"/>
            </w:pPr>
          </w:p>
        </w:tc>
        <w:tc>
          <w:tcPr>
            <w:tcW w:w="0" w:type="auto"/>
          </w:tcPr>
          <w:p w14:paraId="6644D751" w14:textId="77777777" w:rsidR="00A81816" w:rsidRPr="003409C2" w:rsidRDefault="00A81816" w:rsidP="00A81816">
            <w:pPr>
              <w:spacing w:line="240" w:lineRule="auto"/>
            </w:pPr>
            <w:r w:rsidRPr="003409C2">
              <w:t>0.21</w:t>
            </w:r>
          </w:p>
        </w:tc>
        <w:tc>
          <w:tcPr>
            <w:tcW w:w="0" w:type="auto"/>
          </w:tcPr>
          <w:p w14:paraId="7A051B55" w14:textId="77777777" w:rsidR="00A81816" w:rsidRPr="003409C2" w:rsidRDefault="00A81816" w:rsidP="00A81816">
            <w:pPr>
              <w:spacing w:line="240" w:lineRule="auto"/>
            </w:pPr>
            <w:r w:rsidRPr="003409C2">
              <w:t>0.37</w:t>
            </w:r>
          </w:p>
        </w:tc>
        <w:tc>
          <w:tcPr>
            <w:tcW w:w="0" w:type="auto"/>
          </w:tcPr>
          <w:p w14:paraId="30F69513" w14:textId="77777777" w:rsidR="00A81816" w:rsidRPr="003409C2" w:rsidRDefault="00A81816" w:rsidP="00A81816">
            <w:pPr>
              <w:spacing w:line="240" w:lineRule="auto"/>
            </w:pPr>
            <w:r w:rsidRPr="003409C2">
              <w:t>0.45</w:t>
            </w:r>
          </w:p>
        </w:tc>
        <w:tc>
          <w:tcPr>
            <w:tcW w:w="0" w:type="auto"/>
          </w:tcPr>
          <w:p w14:paraId="7EC1C3DA" w14:textId="77777777" w:rsidR="00A81816" w:rsidRPr="003409C2" w:rsidRDefault="00A81816" w:rsidP="00A81816">
            <w:pPr>
              <w:spacing w:line="240" w:lineRule="auto"/>
            </w:pPr>
            <w:r w:rsidRPr="003409C2">
              <w:t>0.55</w:t>
            </w:r>
          </w:p>
        </w:tc>
        <w:tc>
          <w:tcPr>
            <w:tcW w:w="0" w:type="auto"/>
            <w:tcBorders>
              <w:right w:val="single" w:sz="2" w:space="0" w:color="auto"/>
            </w:tcBorders>
          </w:tcPr>
          <w:p w14:paraId="6A838D1C" w14:textId="77777777" w:rsidR="00A81816" w:rsidRPr="003409C2" w:rsidRDefault="00A81816" w:rsidP="00A81816">
            <w:pPr>
              <w:spacing w:line="240" w:lineRule="auto"/>
            </w:pPr>
            <w:r w:rsidRPr="003409C2">
              <w:t>0.72</w:t>
            </w:r>
          </w:p>
        </w:tc>
        <w:tc>
          <w:tcPr>
            <w:tcW w:w="0" w:type="auto"/>
            <w:tcBorders>
              <w:left w:val="single" w:sz="2" w:space="0" w:color="auto"/>
            </w:tcBorders>
          </w:tcPr>
          <w:p w14:paraId="53C9623B" w14:textId="77777777" w:rsidR="00A81816" w:rsidRPr="003409C2" w:rsidRDefault="00A81816" w:rsidP="00A81816">
            <w:pPr>
              <w:spacing w:line="240" w:lineRule="auto"/>
            </w:pPr>
            <w:r w:rsidRPr="003409C2">
              <w:t>0.26</w:t>
            </w:r>
          </w:p>
        </w:tc>
        <w:tc>
          <w:tcPr>
            <w:tcW w:w="0" w:type="auto"/>
          </w:tcPr>
          <w:p w14:paraId="6FCA6352" w14:textId="77777777" w:rsidR="00A81816" w:rsidRPr="003409C2" w:rsidRDefault="00A81816" w:rsidP="00A81816">
            <w:pPr>
              <w:spacing w:line="240" w:lineRule="auto"/>
            </w:pPr>
            <w:r w:rsidRPr="003409C2">
              <w:t>0.46</w:t>
            </w:r>
          </w:p>
        </w:tc>
        <w:tc>
          <w:tcPr>
            <w:tcW w:w="0" w:type="auto"/>
          </w:tcPr>
          <w:p w14:paraId="42514497" w14:textId="77777777" w:rsidR="00A81816" w:rsidRPr="003409C2" w:rsidRDefault="00A81816" w:rsidP="00A81816">
            <w:pPr>
              <w:spacing w:line="240" w:lineRule="auto"/>
            </w:pPr>
            <w:r w:rsidRPr="003409C2">
              <w:t>0.55</w:t>
            </w:r>
          </w:p>
        </w:tc>
        <w:tc>
          <w:tcPr>
            <w:tcW w:w="0" w:type="auto"/>
          </w:tcPr>
          <w:p w14:paraId="42C11BD0" w14:textId="77777777" w:rsidR="00A81816" w:rsidRPr="003409C2" w:rsidRDefault="00A81816" w:rsidP="00A81816">
            <w:pPr>
              <w:spacing w:line="240" w:lineRule="auto"/>
            </w:pPr>
            <w:r w:rsidRPr="003409C2">
              <w:t>0.68</w:t>
            </w:r>
          </w:p>
        </w:tc>
        <w:tc>
          <w:tcPr>
            <w:tcW w:w="954" w:type="dxa"/>
            <w:tcBorders>
              <w:right w:val="single" w:sz="2" w:space="0" w:color="auto"/>
            </w:tcBorders>
          </w:tcPr>
          <w:p w14:paraId="0554D4EE" w14:textId="77777777" w:rsidR="00A81816" w:rsidRPr="003409C2" w:rsidRDefault="00A81816" w:rsidP="00A81816">
            <w:pPr>
              <w:spacing w:line="240" w:lineRule="auto"/>
            </w:pPr>
            <w:r w:rsidRPr="003409C2">
              <w:t>0.97</w:t>
            </w:r>
          </w:p>
        </w:tc>
      </w:tr>
      <w:tr w:rsidR="00A81816" w:rsidRPr="003409C2" w14:paraId="3F4F0360" w14:textId="77777777" w:rsidTr="00FF2F84">
        <w:tc>
          <w:tcPr>
            <w:tcW w:w="1429" w:type="dxa"/>
            <w:vMerge/>
            <w:tcBorders>
              <w:left w:val="single" w:sz="2" w:space="0" w:color="auto"/>
              <w:bottom w:val="single" w:sz="4" w:space="0" w:color="auto"/>
            </w:tcBorders>
          </w:tcPr>
          <w:p w14:paraId="260541FB" w14:textId="77777777" w:rsidR="00A81816" w:rsidRPr="003409C2" w:rsidRDefault="00A81816" w:rsidP="00A81816">
            <w:pPr>
              <w:spacing w:line="240" w:lineRule="auto"/>
            </w:pPr>
          </w:p>
        </w:tc>
        <w:tc>
          <w:tcPr>
            <w:tcW w:w="1901" w:type="dxa"/>
            <w:tcBorders>
              <w:left w:val="single" w:sz="2" w:space="0" w:color="auto"/>
              <w:bottom w:val="single" w:sz="4" w:space="0" w:color="auto"/>
            </w:tcBorders>
          </w:tcPr>
          <w:p w14:paraId="32C10B08" w14:textId="77777777" w:rsidR="00A81816" w:rsidRPr="003409C2" w:rsidRDefault="00A81816" w:rsidP="00A81816">
            <w:pPr>
              <w:spacing w:line="240" w:lineRule="auto"/>
            </w:pPr>
            <w:r w:rsidRPr="003409C2">
              <w:t>Percent Economically Disadvantaged</w:t>
            </w:r>
          </w:p>
        </w:tc>
        <w:tc>
          <w:tcPr>
            <w:tcW w:w="612" w:type="dxa"/>
            <w:tcBorders>
              <w:bottom w:val="single" w:sz="4" w:space="0" w:color="auto"/>
            </w:tcBorders>
          </w:tcPr>
          <w:p w14:paraId="32D10B5F" w14:textId="77777777" w:rsidR="00A81816" w:rsidRPr="003409C2" w:rsidRDefault="00A81816" w:rsidP="00A81816">
            <w:pPr>
              <w:spacing w:line="240" w:lineRule="auto"/>
            </w:pPr>
          </w:p>
        </w:tc>
        <w:tc>
          <w:tcPr>
            <w:tcW w:w="0" w:type="auto"/>
            <w:tcBorders>
              <w:bottom w:val="single" w:sz="4" w:space="0" w:color="auto"/>
            </w:tcBorders>
          </w:tcPr>
          <w:p w14:paraId="18AE10B5" w14:textId="77777777" w:rsidR="00A81816" w:rsidRPr="003409C2" w:rsidRDefault="00A81816" w:rsidP="00A81816">
            <w:pPr>
              <w:spacing w:line="240" w:lineRule="auto"/>
            </w:pPr>
            <w:r w:rsidRPr="003409C2">
              <w:t>0.30</w:t>
            </w:r>
          </w:p>
        </w:tc>
        <w:tc>
          <w:tcPr>
            <w:tcW w:w="0" w:type="auto"/>
            <w:tcBorders>
              <w:bottom w:val="single" w:sz="4" w:space="0" w:color="auto"/>
            </w:tcBorders>
          </w:tcPr>
          <w:p w14:paraId="68C3B762" w14:textId="77777777" w:rsidR="00A81816" w:rsidRPr="003409C2" w:rsidRDefault="00A81816" w:rsidP="00A81816">
            <w:pPr>
              <w:spacing w:line="240" w:lineRule="auto"/>
            </w:pPr>
            <w:r w:rsidRPr="003409C2">
              <w:t>0.48</w:t>
            </w:r>
          </w:p>
        </w:tc>
        <w:tc>
          <w:tcPr>
            <w:tcW w:w="0" w:type="auto"/>
            <w:tcBorders>
              <w:bottom w:val="single" w:sz="4" w:space="0" w:color="auto"/>
            </w:tcBorders>
          </w:tcPr>
          <w:p w14:paraId="375F1D51" w14:textId="77777777" w:rsidR="00A81816" w:rsidRPr="003409C2" w:rsidRDefault="00A81816" w:rsidP="00A81816">
            <w:pPr>
              <w:spacing w:line="240" w:lineRule="auto"/>
            </w:pPr>
            <w:r w:rsidRPr="003409C2">
              <w:t>0.57</w:t>
            </w:r>
          </w:p>
        </w:tc>
        <w:tc>
          <w:tcPr>
            <w:tcW w:w="0" w:type="auto"/>
            <w:tcBorders>
              <w:bottom w:val="single" w:sz="4" w:space="0" w:color="auto"/>
            </w:tcBorders>
          </w:tcPr>
          <w:p w14:paraId="56F489C9" w14:textId="77777777" w:rsidR="00A81816" w:rsidRPr="003409C2" w:rsidRDefault="00A81816" w:rsidP="00A81816">
            <w:pPr>
              <w:spacing w:line="240" w:lineRule="auto"/>
            </w:pPr>
            <w:r w:rsidRPr="003409C2">
              <w:t>0.67</w:t>
            </w:r>
          </w:p>
        </w:tc>
        <w:tc>
          <w:tcPr>
            <w:tcW w:w="0" w:type="auto"/>
            <w:tcBorders>
              <w:bottom w:val="single" w:sz="4" w:space="0" w:color="auto"/>
              <w:right w:val="single" w:sz="2" w:space="0" w:color="auto"/>
            </w:tcBorders>
          </w:tcPr>
          <w:p w14:paraId="7E56CA4B" w14:textId="77777777" w:rsidR="00A81816" w:rsidRPr="003409C2" w:rsidRDefault="00A81816" w:rsidP="00A81816">
            <w:pPr>
              <w:spacing w:line="240" w:lineRule="auto"/>
            </w:pPr>
            <w:r w:rsidRPr="003409C2">
              <w:t>0.84</w:t>
            </w:r>
          </w:p>
        </w:tc>
        <w:tc>
          <w:tcPr>
            <w:tcW w:w="0" w:type="auto"/>
            <w:tcBorders>
              <w:left w:val="single" w:sz="2" w:space="0" w:color="auto"/>
              <w:bottom w:val="single" w:sz="4" w:space="0" w:color="auto"/>
            </w:tcBorders>
          </w:tcPr>
          <w:p w14:paraId="629B9D20" w14:textId="77777777" w:rsidR="00A81816" w:rsidRPr="003409C2" w:rsidRDefault="00A81816" w:rsidP="00A81816">
            <w:pPr>
              <w:spacing w:line="240" w:lineRule="auto"/>
            </w:pPr>
            <w:r w:rsidRPr="003409C2">
              <w:t>0.34</w:t>
            </w:r>
          </w:p>
        </w:tc>
        <w:tc>
          <w:tcPr>
            <w:tcW w:w="0" w:type="auto"/>
            <w:tcBorders>
              <w:bottom w:val="single" w:sz="4" w:space="0" w:color="auto"/>
            </w:tcBorders>
          </w:tcPr>
          <w:p w14:paraId="06E7B476" w14:textId="77777777" w:rsidR="00A81816" w:rsidRPr="003409C2" w:rsidRDefault="00A81816" w:rsidP="00A81816">
            <w:pPr>
              <w:spacing w:line="240" w:lineRule="auto"/>
            </w:pPr>
            <w:r w:rsidRPr="003409C2">
              <w:t>0.52</w:t>
            </w:r>
          </w:p>
        </w:tc>
        <w:tc>
          <w:tcPr>
            <w:tcW w:w="0" w:type="auto"/>
            <w:tcBorders>
              <w:bottom w:val="single" w:sz="4" w:space="0" w:color="auto"/>
            </w:tcBorders>
          </w:tcPr>
          <w:p w14:paraId="0202D28F" w14:textId="77777777" w:rsidR="00A81816" w:rsidRPr="003409C2" w:rsidRDefault="00A81816" w:rsidP="00A81816">
            <w:pPr>
              <w:spacing w:line="240" w:lineRule="auto"/>
            </w:pPr>
            <w:r w:rsidRPr="003409C2">
              <w:t>0.61</w:t>
            </w:r>
          </w:p>
        </w:tc>
        <w:tc>
          <w:tcPr>
            <w:tcW w:w="0" w:type="auto"/>
            <w:tcBorders>
              <w:bottom w:val="single" w:sz="4" w:space="0" w:color="auto"/>
            </w:tcBorders>
          </w:tcPr>
          <w:p w14:paraId="41547A90" w14:textId="77777777" w:rsidR="00A81816" w:rsidRPr="003409C2" w:rsidRDefault="00A81816" w:rsidP="00A81816">
            <w:pPr>
              <w:spacing w:line="240" w:lineRule="auto"/>
            </w:pPr>
            <w:r w:rsidRPr="003409C2">
              <w:t>0.72</w:t>
            </w:r>
          </w:p>
        </w:tc>
        <w:tc>
          <w:tcPr>
            <w:tcW w:w="954" w:type="dxa"/>
            <w:tcBorders>
              <w:bottom w:val="single" w:sz="4" w:space="0" w:color="auto"/>
              <w:right w:val="single" w:sz="2" w:space="0" w:color="auto"/>
            </w:tcBorders>
          </w:tcPr>
          <w:p w14:paraId="60EEAC25" w14:textId="77777777" w:rsidR="00A81816" w:rsidRPr="003409C2" w:rsidRDefault="00A81816" w:rsidP="00A81816">
            <w:pPr>
              <w:spacing w:line="240" w:lineRule="auto"/>
            </w:pPr>
            <w:r w:rsidRPr="003409C2">
              <w:t>0.86</w:t>
            </w:r>
          </w:p>
        </w:tc>
      </w:tr>
      <w:tr w:rsidR="00A81816" w:rsidRPr="003409C2" w14:paraId="44DD776D" w14:textId="77777777" w:rsidTr="00FF2F84">
        <w:tc>
          <w:tcPr>
            <w:tcW w:w="1429" w:type="dxa"/>
            <w:vMerge w:val="restart"/>
            <w:tcBorders>
              <w:top w:val="single" w:sz="4" w:space="0" w:color="auto"/>
              <w:left w:val="single" w:sz="2" w:space="0" w:color="auto"/>
            </w:tcBorders>
            <w:vAlign w:val="center"/>
          </w:tcPr>
          <w:p w14:paraId="55413DFC" w14:textId="77777777" w:rsidR="00A81816" w:rsidRPr="003409C2" w:rsidRDefault="00A81816" w:rsidP="00A81816">
            <w:pPr>
              <w:spacing w:line="240" w:lineRule="auto"/>
            </w:pPr>
            <w:r w:rsidRPr="003409C2">
              <w:t>County level variables</w:t>
            </w:r>
          </w:p>
        </w:tc>
        <w:tc>
          <w:tcPr>
            <w:tcW w:w="1901" w:type="dxa"/>
            <w:tcBorders>
              <w:top w:val="single" w:sz="4" w:space="0" w:color="auto"/>
              <w:left w:val="single" w:sz="2" w:space="0" w:color="auto"/>
            </w:tcBorders>
          </w:tcPr>
          <w:p w14:paraId="42F3CAA8" w14:textId="77777777" w:rsidR="00A81816" w:rsidRPr="003409C2" w:rsidRDefault="00A81816" w:rsidP="00A81816">
            <w:pPr>
              <w:spacing w:line="240" w:lineRule="auto"/>
            </w:pPr>
            <w:r w:rsidRPr="003409C2">
              <w:t>Percent English Language Learners</w:t>
            </w:r>
          </w:p>
        </w:tc>
        <w:tc>
          <w:tcPr>
            <w:tcW w:w="612" w:type="dxa"/>
            <w:tcBorders>
              <w:top w:val="single" w:sz="4" w:space="0" w:color="auto"/>
            </w:tcBorders>
          </w:tcPr>
          <w:p w14:paraId="1DB26E44" w14:textId="77777777" w:rsidR="00A81816" w:rsidRPr="003409C2" w:rsidRDefault="00A81816" w:rsidP="00A81816">
            <w:pPr>
              <w:spacing w:line="240" w:lineRule="auto"/>
            </w:pPr>
          </w:p>
        </w:tc>
        <w:tc>
          <w:tcPr>
            <w:tcW w:w="0" w:type="auto"/>
            <w:tcBorders>
              <w:top w:val="single" w:sz="4" w:space="0" w:color="auto"/>
            </w:tcBorders>
          </w:tcPr>
          <w:p w14:paraId="613CFB5F" w14:textId="77777777" w:rsidR="00A81816" w:rsidRPr="003409C2" w:rsidRDefault="00A81816" w:rsidP="00A81816">
            <w:pPr>
              <w:spacing w:line="240" w:lineRule="auto"/>
            </w:pPr>
            <w:r w:rsidRPr="003409C2">
              <w:t>0.00</w:t>
            </w:r>
          </w:p>
        </w:tc>
        <w:tc>
          <w:tcPr>
            <w:tcW w:w="0" w:type="auto"/>
            <w:tcBorders>
              <w:top w:val="single" w:sz="4" w:space="0" w:color="auto"/>
            </w:tcBorders>
          </w:tcPr>
          <w:p w14:paraId="7B844F17" w14:textId="77777777" w:rsidR="00A81816" w:rsidRPr="003409C2" w:rsidRDefault="00A81816" w:rsidP="00A81816">
            <w:pPr>
              <w:spacing w:line="240" w:lineRule="auto"/>
            </w:pPr>
            <w:r w:rsidRPr="003409C2">
              <w:t>0.01</w:t>
            </w:r>
          </w:p>
        </w:tc>
        <w:tc>
          <w:tcPr>
            <w:tcW w:w="0" w:type="auto"/>
            <w:tcBorders>
              <w:top w:val="single" w:sz="4" w:space="0" w:color="auto"/>
            </w:tcBorders>
          </w:tcPr>
          <w:p w14:paraId="1DDB0E8F" w14:textId="77777777" w:rsidR="00A81816" w:rsidRPr="003409C2" w:rsidRDefault="00A81816" w:rsidP="00A81816">
            <w:pPr>
              <w:spacing w:line="240" w:lineRule="auto"/>
            </w:pPr>
            <w:r w:rsidRPr="003409C2">
              <w:t>0.04</w:t>
            </w:r>
          </w:p>
        </w:tc>
        <w:tc>
          <w:tcPr>
            <w:tcW w:w="0" w:type="auto"/>
            <w:tcBorders>
              <w:top w:val="single" w:sz="4" w:space="0" w:color="auto"/>
            </w:tcBorders>
          </w:tcPr>
          <w:p w14:paraId="77CA3852" w14:textId="77777777" w:rsidR="00A81816" w:rsidRPr="003409C2" w:rsidRDefault="00A81816" w:rsidP="00A81816">
            <w:pPr>
              <w:spacing w:line="240" w:lineRule="auto"/>
            </w:pPr>
            <w:r w:rsidRPr="003409C2">
              <w:t>0.08</w:t>
            </w:r>
          </w:p>
        </w:tc>
        <w:tc>
          <w:tcPr>
            <w:tcW w:w="0" w:type="auto"/>
            <w:tcBorders>
              <w:top w:val="single" w:sz="4" w:space="0" w:color="auto"/>
              <w:right w:val="single" w:sz="2" w:space="0" w:color="auto"/>
            </w:tcBorders>
          </w:tcPr>
          <w:p w14:paraId="23DFA0B8" w14:textId="77777777" w:rsidR="00A81816" w:rsidRPr="003409C2" w:rsidRDefault="00A81816" w:rsidP="00A81816">
            <w:pPr>
              <w:spacing w:line="240" w:lineRule="auto"/>
            </w:pPr>
            <w:r w:rsidRPr="003409C2">
              <w:t>0.17</w:t>
            </w:r>
          </w:p>
        </w:tc>
        <w:tc>
          <w:tcPr>
            <w:tcW w:w="0" w:type="auto"/>
            <w:tcBorders>
              <w:top w:val="single" w:sz="4" w:space="0" w:color="auto"/>
              <w:left w:val="single" w:sz="2" w:space="0" w:color="auto"/>
            </w:tcBorders>
          </w:tcPr>
          <w:p w14:paraId="55258125" w14:textId="77777777" w:rsidR="00A81816" w:rsidRPr="003409C2" w:rsidRDefault="00A81816" w:rsidP="00A81816">
            <w:pPr>
              <w:spacing w:line="240" w:lineRule="auto"/>
            </w:pPr>
            <w:r w:rsidRPr="003409C2">
              <w:t>0.00</w:t>
            </w:r>
          </w:p>
        </w:tc>
        <w:tc>
          <w:tcPr>
            <w:tcW w:w="0" w:type="auto"/>
            <w:tcBorders>
              <w:top w:val="single" w:sz="4" w:space="0" w:color="auto"/>
            </w:tcBorders>
          </w:tcPr>
          <w:p w14:paraId="1AD83B2A" w14:textId="77777777" w:rsidR="00A81816" w:rsidRPr="003409C2" w:rsidRDefault="00A81816" w:rsidP="00A81816">
            <w:pPr>
              <w:spacing w:line="240" w:lineRule="auto"/>
            </w:pPr>
            <w:r w:rsidRPr="003409C2">
              <w:t>0.02</w:t>
            </w:r>
          </w:p>
        </w:tc>
        <w:tc>
          <w:tcPr>
            <w:tcW w:w="0" w:type="auto"/>
            <w:tcBorders>
              <w:top w:val="single" w:sz="4" w:space="0" w:color="auto"/>
            </w:tcBorders>
          </w:tcPr>
          <w:p w14:paraId="7462821C" w14:textId="77777777" w:rsidR="00A81816" w:rsidRPr="003409C2" w:rsidRDefault="00A81816" w:rsidP="00A81816">
            <w:pPr>
              <w:spacing w:line="240" w:lineRule="auto"/>
            </w:pPr>
            <w:r w:rsidRPr="003409C2">
              <w:t>0.05</w:t>
            </w:r>
          </w:p>
        </w:tc>
        <w:tc>
          <w:tcPr>
            <w:tcW w:w="0" w:type="auto"/>
            <w:tcBorders>
              <w:top w:val="single" w:sz="4" w:space="0" w:color="auto"/>
            </w:tcBorders>
          </w:tcPr>
          <w:p w14:paraId="022673CC" w14:textId="77777777" w:rsidR="00A81816" w:rsidRPr="003409C2" w:rsidRDefault="00A81816" w:rsidP="00A81816">
            <w:pPr>
              <w:spacing w:line="240" w:lineRule="auto"/>
            </w:pPr>
            <w:r w:rsidRPr="003409C2">
              <w:t>0.09</w:t>
            </w:r>
          </w:p>
        </w:tc>
        <w:tc>
          <w:tcPr>
            <w:tcW w:w="954" w:type="dxa"/>
            <w:tcBorders>
              <w:top w:val="single" w:sz="4" w:space="0" w:color="auto"/>
              <w:right w:val="single" w:sz="2" w:space="0" w:color="auto"/>
            </w:tcBorders>
          </w:tcPr>
          <w:p w14:paraId="183503BF" w14:textId="77777777" w:rsidR="00A81816" w:rsidRPr="003409C2" w:rsidRDefault="00A81816" w:rsidP="00A81816">
            <w:pPr>
              <w:spacing w:line="240" w:lineRule="auto"/>
            </w:pPr>
            <w:r w:rsidRPr="003409C2">
              <w:t>0.17</w:t>
            </w:r>
          </w:p>
        </w:tc>
      </w:tr>
      <w:tr w:rsidR="00A81816" w:rsidRPr="003409C2" w14:paraId="43726F44" w14:textId="77777777" w:rsidTr="00FF2F84">
        <w:tc>
          <w:tcPr>
            <w:tcW w:w="1429" w:type="dxa"/>
            <w:vMerge/>
            <w:tcBorders>
              <w:left w:val="single" w:sz="2" w:space="0" w:color="auto"/>
            </w:tcBorders>
          </w:tcPr>
          <w:p w14:paraId="7F3B748C" w14:textId="77777777" w:rsidR="00A81816" w:rsidRPr="003409C2" w:rsidRDefault="00A81816" w:rsidP="00A81816">
            <w:pPr>
              <w:spacing w:line="240" w:lineRule="auto"/>
            </w:pPr>
          </w:p>
        </w:tc>
        <w:tc>
          <w:tcPr>
            <w:tcW w:w="1901" w:type="dxa"/>
            <w:tcBorders>
              <w:left w:val="single" w:sz="2" w:space="0" w:color="auto"/>
            </w:tcBorders>
          </w:tcPr>
          <w:p w14:paraId="26F32AE7" w14:textId="77777777" w:rsidR="00A81816" w:rsidRPr="003409C2" w:rsidRDefault="00A81816" w:rsidP="00A81816">
            <w:pPr>
              <w:spacing w:line="240" w:lineRule="auto"/>
            </w:pPr>
            <w:r w:rsidRPr="003409C2">
              <w:t>Percent Urban Schools</w:t>
            </w:r>
          </w:p>
        </w:tc>
        <w:tc>
          <w:tcPr>
            <w:tcW w:w="612" w:type="dxa"/>
          </w:tcPr>
          <w:p w14:paraId="59C1A620" w14:textId="77777777" w:rsidR="00A81816" w:rsidRPr="003409C2" w:rsidRDefault="00A81816" w:rsidP="00A81816">
            <w:pPr>
              <w:spacing w:line="240" w:lineRule="auto"/>
            </w:pPr>
          </w:p>
        </w:tc>
        <w:tc>
          <w:tcPr>
            <w:tcW w:w="0" w:type="auto"/>
          </w:tcPr>
          <w:p w14:paraId="750EFB07" w14:textId="77777777" w:rsidR="00A81816" w:rsidRPr="003409C2" w:rsidRDefault="00A81816" w:rsidP="00A81816">
            <w:pPr>
              <w:spacing w:line="240" w:lineRule="auto"/>
            </w:pPr>
            <w:r w:rsidRPr="003409C2">
              <w:t>0.00</w:t>
            </w:r>
          </w:p>
        </w:tc>
        <w:tc>
          <w:tcPr>
            <w:tcW w:w="0" w:type="auto"/>
          </w:tcPr>
          <w:p w14:paraId="5AC140D7" w14:textId="77777777" w:rsidR="00A81816" w:rsidRPr="003409C2" w:rsidRDefault="00A81816" w:rsidP="00A81816">
            <w:pPr>
              <w:spacing w:line="240" w:lineRule="auto"/>
            </w:pPr>
            <w:r w:rsidRPr="003409C2">
              <w:t>0.00</w:t>
            </w:r>
          </w:p>
        </w:tc>
        <w:tc>
          <w:tcPr>
            <w:tcW w:w="0" w:type="auto"/>
          </w:tcPr>
          <w:p w14:paraId="42E15757" w14:textId="77777777" w:rsidR="00A81816" w:rsidRPr="003409C2" w:rsidRDefault="00A81816" w:rsidP="00A81816">
            <w:pPr>
              <w:spacing w:line="240" w:lineRule="auto"/>
            </w:pPr>
            <w:r w:rsidRPr="003409C2">
              <w:t>0.00</w:t>
            </w:r>
          </w:p>
        </w:tc>
        <w:tc>
          <w:tcPr>
            <w:tcW w:w="0" w:type="auto"/>
          </w:tcPr>
          <w:p w14:paraId="59E07946" w14:textId="77777777" w:rsidR="00A81816" w:rsidRPr="003409C2" w:rsidRDefault="00A81816" w:rsidP="00A81816">
            <w:pPr>
              <w:spacing w:line="240" w:lineRule="auto"/>
            </w:pPr>
            <w:r w:rsidRPr="003409C2">
              <w:t>0.00</w:t>
            </w:r>
          </w:p>
        </w:tc>
        <w:tc>
          <w:tcPr>
            <w:tcW w:w="0" w:type="auto"/>
            <w:tcBorders>
              <w:right w:val="single" w:sz="2" w:space="0" w:color="auto"/>
            </w:tcBorders>
          </w:tcPr>
          <w:p w14:paraId="13995603" w14:textId="77777777" w:rsidR="00A81816" w:rsidRPr="003409C2" w:rsidRDefault="00A81816" w:rsidP="00A81816">
            <w:pPr>
              <w:spacing w:line="240" w:lineRule="auto"/>
            </w:pPr>
            <w:r w:rsidRPr="003409C2">
              <w:t>0.58</w:t>
            </w:r>
          </w:p>
        </w:tc>
        <w:tc>
          <w:tcPr>
            <w:tcW w:w="0" w:type="auto"/>
            <w:tcBorders>
              <w:left w:val="single" w:sz="2" w:space="0" w:color="auto"/>
            </w:tcBorders>
          </w:tcPr>
          <w:p w14:paraId="7C8573EC" w14:textId="77777777" w:rsidR="00A81816" w:rsidRPr="003409C2" w:rsidRDefault="00A81816" w:rsidP="00A81816">
            <w:pPr>
              <w:spacing w:line="240" w:lineRule="auto"/>
            </w:pPr>
            <w:r w:rsidRPr="003409C2">
              <w:t>0.00</w:t>
            </w:r>
          </w:p>
        </w:tc>
        <w:tc>
          <w:tcPr>
            <w:tcW w:w="0" w:type="auto"/>
          </w:tcPr>
          <w:p w14:paraId="26BD25D6" w14:textId="77777777" w:rsidR="00A81816" w:rsidRPr="003409C2" w:rsidRDefault="00A81816" w:rsidP="00A81816">
            <w:pPr>
              <w:spacing w:line="240" w:lineRule="auto"/>
            </w:pPr>
            <w:r w:rsidRPr="003409C2">
              <w:t>0.00</w:t>
            </w:r>
          </w:p>
        </w:tc>
        <w:tc>
          <w:tcPr>
            <w:tcW w:w="0" w:type="auto"/>
          </w:tcPr>
          <w:p w14:paraId="41615B62" w14:textId="77777777" w:rsidR="00A81816" w:rsidRPr="003409C2" w:rsidRDefault="00A81816" w:rsidP="00A81816">
            <w:pPr>
              <w:spacing w:line="240" w:lineRule="auto"/>
            </w:pPr>
            <w:r w:rsidRPr="003409C2">
              <w:t>0.00</w:t>
            </w:r>
          </w:p>
        </w:tc>
        <w:tc>
          <w:tcPr>
            <w:tcW w:w="0" w:type="auto"/>
          </w:tcPr>
          <w:p w14:paraId="4EFB93DF" w14:textId="77777777" w:rsidR="00A81816" w:rsidRPr="003409C2" w:rsidRDefault="00A81816" w:rsidP="00A81816">
            <w:pPr>
              <w:spacing w:line="240" w:lineRule="auto"/>
            </w:pPr>
            <w:r w:rsidRPr="003409C2">
              <w:t>0.00</w:t>
            </w:r>
          </w:p>
        </w:tc>
        <w:tc>
          <w:tcPr>
            <w:tcW w:w="954" w:type="dxa"/>
            <w:tcBorders>
              <w:right w:val="single" w:sz="2" w:space="0" w:color="auto"/>
            </w:tcBorders>
          </w:tcPr>
          <w:p w14:paraId="2464A09D" w14:textId="77777777" w:rsidR="00A81816" w:rsidRPr="003409C2" w:rsidRDefault="00A81816" w:rsidP="00A81816">
            <w:pPr>
              <w:spacing w:line="240" w:lineRule="auto"/>
            </w:pPr>
            <w:r w:rsidRPr="003409C2">
              <w:t>0.58</w:t>
            </w:r>
          </w:p>
        </w:tc>
      </w:tr>
      <w:tr w:rsidR="00A81816" w:rsidRPr="003409C2" w14:paraId="0B39DFAA" w14:textId="77777777" w:rsidTr="00FF2F84">
        <w:tc>
          <w:tcPr>
            <w:tcW w:w="1429" w:type="dxa"/>
            <w:vMerge/>
            <w:tcBorders>
              <w:left w:val="single" w:sz="2" w:space="0" w:color="auto"/>
            </w:tcBorders>
          </w:tcPr>
          <w:p w14:paraId="18236171" w14:textId="77777777" w:rsidR="00A81816" w:rsidRPr="003409C2" w:rsidRDefault="00A81816" w:rsidP="00A81816">
            <w:pPr>
              <w:spacing w:line="240" w:lineRule="auto"/>
            </w:pPr>
          </w:p>
        </w:tc>
        <w:tc>
          <w:tcPr>
            <w:tcW w:w="1901" w:type="dxa"/>
            <w:tcBorders>
              <w:left w:val="single" w:sz="2" w:space="0" w:color="auto"/>
            </w:tcBorders>
          </w:tcPr>
          <w:p w14:paraId="205DE872" w14:textId="77777777" w:rsidR="00A81816" w:rsidRPr="003409C2" w:rsidRDefault="00A81816" w:rsidP="00A81816">
            <w:pPr>
              <w:spacing w:line="240" w:lineRule="auto"/>
            </w:pPr>
            <w:r w:rsidRPr="003409C2">
              <w:t>Percent with College Degree</w:t>
            </w:r>
          </w:p>
        </w:tc>
        <w:tc>
          <w:tcPr>
            <w:tcW w:w="612" w:type="dxa"/>
          </w:tcPr>
          <w:p w14:paraId="4DAB2053" w14:textId="77777777" w:rsidR="00A81816" w:rsidRPr="003409C2" w:rsidRDefault="00A81816" w:rsidP="00A81816">
            <w:pPr>
              <w:spacing w:line="240" w:lineRule="auto"/>
            </w:pPr>
          </w:p>
        </w:tc>
        <w:tc>
          <w:tcPr>
            <w:tcW w:w="0" w:type="auto"/>
          </w:tcPr>
          <w:p w14:paraId="3903F1DC" w14:textId="77777777" w:rsidR="00A81816" w:rsidRPr="003409C2" w:rsidRDefault="00A81816" w:rsidP="00A81816">
            <w:pPr>
              <w:spacing w:line="240" w:lineRule="auto"/>
            </w:pPr>
            <w:r w:rsidRPr="003409C2">
              <w:t>0.09</w:t>
            </w:r>
          </w:p>
        </w:tc>
        <w:tc>
          <w:tcPr>
            <w:tcW w:w="0" w:type="auto"/>
          </w:tcPr>
          <w:p w14:paraId="6762595D" w14:textId="77777777" w:rsidR="00A81816" w:rsidRPr="003409C2" w:rsidRDefault="00A81816" w:rsidP="00A81816">
            <w:pPr>
              <w:spacing w:line="240" w:lineRule="auto"/>
            </w:pPr>
            <w:r w:rsidRPr="003409C2">
              <w:t>0.12</w:t>
            </w:r>
          </w:p>
        </w:tc>
        <w:tc>
          <w:tcPr>
            <w:tcW w:w="0" w:type="auto"/>
          </w:tcPr>
          <w:p w14:paraId="430B39D3" w14:textId="77777777" w:rsidR="00A81816" w:rsidRPr="003409C2" w:rsidRDefault="00A81816" w:rsidP="00A81816">
            <w:pPr>
              <w:spacing w:line="240" w:lineRule="auto"/>
            </w:pPr>
            <w:r w:rsidRPr="003409C2">
              <w:t>0.16</w:t>
            </w:r>
          </w:p>
        </w:tc>
        <w:tc>
          <w:tcPr>
            <w:tcW w:w="0" w:type="auto"/>
          </w:tcPr>
          <w:p w14:paraId="20B622DB" w14:textId="77777777" w:rsidR="00A81816" w:rsidRPr="003409C2" w:rsidRDefault="00A81816" w:rsidP="00A81816">
            <w:pPr>
              <w:spacing w:line="240" w:lineRule="auto"/>
            </w:pPr>
            <w:r w:rsidRPr="003409C2">
              <w:t>0.21</w:t>
            </w:r>
          </w:p>
        </w:tc>
        <w:tc>
          <w:tcPr>
            <w:tcW w:w="0" w:type="auto"/>
            <w:tcBorders>
              <w:right w:val="single" w:sz="2" w:space="0" w:color="auto"/>
            </w:tcBorders>
          </w:tcPr>
          <w:p w14:paraId="0663DED0" w14:textId="77777777" w:rsidR="00A81816" w:rsidRPr="003409C2" w:rsidRDefault="00A81816" w:rsidP="00A81816">
            <w:pPr>
              <w:spacing w:line="240" w:lineRule="auto"/>
            </w:pPr>
            <w:r w:rsidRPr="003409C2">
              <w:t>0.34</w:t>
            </w:r>
          </w:p>
        </w:tc>
        <w:tc>
          <w:tcPr>
            <w:tcW w:w="0" w:type="auto"/>
            <w:tcBorders>
              <w:left w:val="single" w:sz="2" w:space="0" w:color="auto"/>
            </w:tcBorders>
          </w:tcPr>
          <w:p w14:paraId="40678E54" w14:textId="77777777" w:rsidR="00A81816" w:rsidRPr="003409C2" w:rsidRDefault="00A81816" w:rsidP="00A81816">
            <w:pPr>
              <w:spacing w:line="240" w:lineRule="auto"/>
            </w:pPr>
            <w:r w:rsidRPr="003409C2">
              <w:t>0.10</w:t>
            </w:r>
          </w:p>
        </w:tc>
        <w:tc>
          <w:tcPr>
            <w:tcW w:w="0" w:type="auto"/>
          </w:tcPr>
          <w:p w14:paraId="5FCC1244" w14:textId="77777777" w:rsidR="00A81816" w:rsidRPr="003409C2" w:rsidRDefault="00A81816" w:rsidP="00A81816">
            <w:pPr>
              <w:spacing w:line="240" w:lineRule="auto"/>
            </w:pPr>
            <w:r w:rsidRPr="003409C2">
              <w:t>0.14</w:t>
            </w:r>
          </w:p>
        </w:tc>
        <w:tc>
          <w:tcPr>
            <w:tcW w:w="0" w:type="auto"/>
          </w:tcPr>
          <w:p w14:paraId="32E5AE2B" w14:textId="77777777" w:rsidR="00A81816" w:rsidRPr="003409C2" w:rsidRDefault="00A81816" w:rsidP="00A81816">
            <w:pPr>
              <w:spacing w:line="240" w:lineRule="auto"/>
            </w:pPr>
            <w:r w:rsidRPr="003409C2">
              <w:t>0.18</w:t>
            </w:r>
          </w:p>
        </w:tc>
        <w:tc>
          <w:tcPr>
            <w:tcW w:w="0" w:type="auto"/>
          </w:tcPr>
          <w:p w14:paraId="30577DF1" w14:textId="77777777" w:rsidR="00A81816" w:rsidRPr="003409C2" w:rsidRDefault="00A81816" w:rsidP="00A81816">
            <w:pPr>
              <w:spacing w:line="240" w:lineRule="auto"/>
            </w:pPr>
            <w:r w:rsidRPr="003409C2">
              <w:t>0.24</w:t>
            </w:r>
          </w:p>
        </w:tc>
        <w:tc>
          <w:tcPr>
            <w:tcW w:w="954" w:type="dxa"/>
            <w:tcBorders>
              <w:right w:val="single" w:sz="2" w:space="0" w:color="auto"/>
            </w:tcBorders>
          </w:tcPr>
          <w:p w14:paraId="2787439F" w14:textId="77777777" w:rsidR="00A81816" w:rsidRPr="003409C2" w:rsidRDefault="00A81816" w:rsidP="00A81816">
            <w:pPr>
              <w:spacing w:line="240" w:lineRule="auto"/>
            </w:pPr>
            <w:r w:rsidRPr="003409C2">
              <w:t>0.40</w:t>
            </w:r>
          </w:p>
        </w:tc>
      </w:tr>
      <w:tr w:rsidR="00A81816" w:rsidRPr="003409C2" w14:paraId="50D1A4E0" w14:textId="77777777" w:rsidTr="00FF2F84">
        <w:tc>
          <w:tcPr>
            <w:tcW w:w="1429" w:type="dxa"/>
            <w:vMerge/>
            <w:tcBorders>
              <w:left w:val="single" w:sz="2" w:space="0" w:color="auto"/>
            </w:tcBorders>
          </w:tcPr>
          <w:p w14:paraId="46463960" w14:textId="77777777" w:rsidR="00A81816" w:rsidRPr="003409C2" w:rsidRDefault="00A81816" w:rsidP="00A81816">
            <w:pPr>
              <w:spacing w:line="240" w:lineRule="auto"/>
            </w:pPr>
          </w:p>
        </w:tc>
        <w:tc>
          <w:tcPr>
            <w:tcW w:w="1901" w:type="dxa"/>
            <w:tcBorders>
              <w:left w:val="single" w:sz="2" w:space="0" w:color="auto"/>
            </w:tcBorders>
          </w:tcPr>
          <w:p w14:paraId="0F13EFB2" w14:textId="77777777" w:rsidR="00A81816" w:rsidRPr="003409C2" w:rsidRDefault="00A81816" w:rsidP="00A81816">
            <w:pPr>
              <w:spacing w:line="240" w:lineRule="auto"/>
            </w:pPr>
            <w:r w:rsidRPr="003409C2">
              <w:t xml:space="preserve">Percent Living in Poverty </w:t>
            </w:r>
          </w:p>
        </w:tc>
        <w:tc>
          <w:tcPr>
            <w:tcW w:w="612" w:type="dxa"/>
          </w:tcPr>
          <w:p w14:paraId="0ADF2EA6" w14:textId="77777777" w:rsidR="00A81816" w:rsidRPr="003409C2" w:rsidRDefault="00A81816" w:rsidP="00A81816">
            <w:pPr>
              <w:spacing w:line="240" w:lineRule="auto"/>
            </w:pPr>
          </w:p>
        </w:tc>
        <w:tc>
          <w:tcPr>
            <w:tcW w:w="0" w:type="auto"/>
          </w:tcPr>
          <w:p w14:paraId="2F0D4583" w14:textId="77777777" w:rsidR="00A81816" w:rsidRPr="003409C2" w:rsidRDefault="00A81816" w:rsidP="00A81816">
            <w:pPr>
              <w:spacing w:line="240" w:lineRule="auto"/>
            </w:pPr>
            <w:r w:rsidRPr="003409C2">
              <w:t>0.09</w:t>
            </w:r>
          </w:p>
        </w:tc>
        <w:tc>
          <w:tcPr>
            <w:tcW w:w="0" w:type="auto"/>
          </w:tcPr>
          <w:p w14:paraId="2B3076B4" w14:textId="77777777" w:rsidR="00A81816" w:rsidRPr="003409C2" w:rsidRDefault="00A81816" w:rsidP="00A81816">
            <w:pPr>
              <w:spacing w:line="240" w:lineRule="auto"/>
            </w:pPr>
            <w:r w:rsidRPr="003409C2">
              <w:t>0.13</w:t>
            </w:r>
          </w:p>
        </w:tc>
        <w:tc>
          <w:tcPr>
            <w:tcW w:w="0" w:type="auto"/>
          </w:tcPr>
          <w:p w14:paraId="7D468F22" w14:textId="77777777" w:rsidR="00A81816" w:rsidRPr="003409C2" w:rsidRDefault="00A81816" w:rsidP="00A81816">
            <w:pPr>
              <w:spacing w:line="240" w:lineRule="auto"/>
            </w:pPr>
            <w:r w:rsidRPr="003409C2">
              <w:t>0.17</w:t>
            </w:r>
          </w:p>
        </w:tc>
        <w:tc>
          <w:tcPr>
            <w:tcW w:w="0" w:type="auto"/>
          </w:tcPr>
          <w:p w14:paraId="16EE10F4" w14:textId="77777777" w:rsidR="00A81816" w:rsidRPr="003409C2" w:rsidRDefault="00A81816" w:rsidP="00A81816">
            <w:pPr>
              <w:spacing w:line="240" w:lineRule="auto"/>
            </w:pPr>
            <w:r w:rsidRPr="003409C2">
              <w:t>0.20</w:t>
            </w:r>
          </w:p>
        </w:tc>
        <w:tc>
          <w:tcPr>
            <w:tcW w:w="0" w:type="auto"/>
            <w:tcBorders>
              <w:right w:val="single" w:sz="2" w:space="0" w:color="auto"/>
            </w:tcBorders>
          </w:tcPr>
          <w:p w14:paraId="460D0F05" w14:textId="77777777" w:rsidR="00A81816" w:rsidRPr="003409C2" w:rsidRDefault="00A81816" w:rsidP="00A81816">
            <w:pPr>
              <w:spacing w:line="240" w:lineRule="auto"/>
            </w:pPr>
            <w:r w:rsidRPr="003409C2">
              <w:t>0.27</w:t>
            </w:r>
          </w:p>
        </w:tc>
        <w:tc>
          <w:tcPr>
            <w:tcW w:w="0" w:type="auto"/>
            <w:tcBorders>
              <w:left w:val="single" w:sz="2" w:space="0" w:color="auto"/>
            </w:tcBorders>
          </w:tcPr>
          <w:p w14:paraId="7E061D5C" w14:textId="77777777" w:rsidR="00A81816" w:rsidRPr="003409C2" w:rsidRDefault="00A81816" w:rsidP="00A81816">
            <w:pPr>
              <w:spacing w:line="240" w:lineRule="auto"/>
            </w:pPr>
            <w:r w:rsidRPr="003409C2">
              <w:t>0.09</w:t>
            </w:r>
          </w:p>
        </w:tc>
        <w:tc>
          <w:tcPr>
            <w:tcW w:w="0" w:type="auto"/>
          </w:tcPr>
          <w:p w14:paraId="4BA15DDD" w14:textId="77777777" w:rsidR="00A81816" w:rsidRPr="003409C2" w:rsidRDefault="00A81816" w:rsidP="00A81816">
            <w:pPr>
              <w:spacing w:line="240" w:lineRule="auto"/>
            </w:pPr>
            <w:r w:rsidRPr="003409C2">
              <w:t>0.13</w:t>
            </w:r>
          </w:p>
        </w:tc>
        <w:tc>
          <w:tcPr>
            <w:tcW w:w="0" w:type="auto"/>
          </w:tcPr>
          <w:p w14:paraId="089AC27A" w14:textId="77777777" w:rsidR="00A81816" w:rsidRPr="003409C2" w:rsidRDefault="00A81816" w:rsidP="00A81816">
            <w:pPr>
              <w:spacing w:line="240" w:lineRule="auto"/>
            </w:pPr>
            <w:r w:rsidRPr="003409C2">
              <w:t>0.16</w:t>
            </w:r>
          </w:p>
        </w:tc>
        <w:tc>
          <w:tcPr>
            <w:tcW w:w="0" w:type="auto"/>
          </w:tcPr>
          <w:p w14:paraId="342377F8" w14:textId="77777777" w:rsidR="00A81816" w:rsidRPr="003409C2" w:rsidRDefault="00A81816" w:rsidP="00A81816">
            <w:pPr>
              <w:spacing w:line="240" w:lineRule="auto"/>
            </w:pPr>
            <w:r w:rsidRPr="003409C2">
              <w:t>0.20</w:t>
            </w:r>
          </w:p>
        </w:tc>
        <w:tc>
          <w:tcPr>
            <w:tcW w:w="954" w:type="dxa"/>
            <w:tcBorders>
              <w:right w:val="single" w:sz="2" w:space="0" w:color="auto"/>
            </w:tcBorders>
          </w:tcPr>
          <w:p w14:paraId="4FBE4108" w14:textId="77777777" w:rsidR="00A81816" w:rsidRPr="003409C2" w:rsidRDefault="00A81816" w:rsidP="00A81816">
            <w:pPr>
              <w:spacing w:line="240" w:lineRule="auto"/>
            </w:pPr>
            <w:r w:rsidRPr="003409C2">
              <w:t>0.26</w:t>
            </w:r>
          </w:p>
        </w:tc>
      </w:tr>
      <w:tr w:rsidR="00A81816" w:rsidRPr="003409C2" w14:paraId="56A6799B" w14:textId="77777777" w:rsidTr="00FF2F84">
        <w:tc>
          <w:tcPr>
            <w:tcW w:w="1429" w:type="dxa"/>
            <w:vMerge/>
            <w:tcBorders>
              <w:left w:val="single" w:sz="2" w:space="0" w:color="auto"/>
            </w:tcBorders>
          </w:tcPr>
          <w:p w14:paraId="15AEFE78" w14:textId="77777777" w:rsidR="00A81816" w:rsidRPr="003409C2" w:rsidRDefault="00A81816" w:rsidP="00A81816">
            <w:pPr>
              <w:spacing w:line="240" w:lineRule="auto"/>
            </w:pPr>
          </w:p>
        </w:tc>
        <w:tc>
          <w:tcPr>
            <w:tcW w:w="1901" w:type="dxa"/>
            <w:tcBorders>
              <w:left w:val="single" w:sz="2" w:space="0" w:color="auto"/>
            </w:tcBorders>
          </w:tcPr>
          <w:p w14:paraId="7564F3F1" w14:textId="77777777" w:rsidR="00A81816" w:rsidRPr="003409C2" w:rsidRDefault="00A81816" w:rsidP="00A81816">
            <w:pPr>
              <w:spacing w:line="240" w:lineRule="auto"/>
            </w:pPr>
            <w:r w:rsidRPr="003409C2">
              <w:t>Percent Single-Mother Households</w:t>
            </w:r>
          </w:p>
        </w:tc>
        <w:tc>
          <w:tcPr>
            <w:tcW w:w="612" w:type="dxa"/>
          </w:tcPr>
          <w:p w14:paraId="3CEF6727" w14:textId="77777777" w:rsidR="00A81816" w:rsidRPr="003409C2" w:rsidRDefault="00A81816" w:rsidP="00A81816">
            <w:pPr>
              <w:spacing w:line="240" w:lineRule="auto"/>
            </w:pPr>
          </w:p>
        </w:tc>
        <w:tc>
          <w:tcPr>
            <w:tcW w:w="0" w:type="auto"/>
          </w:tcPr>
          <w:p w14:paraId="47550DB9" w14:textId="77777777" w:rsidR="00A81816" w:rsidRPr="003409C2" w:rsidRDefault="00A81816" w:rsidP="00A81816">
            <w:pPr>
              <w:spacing w:line="240" w:lineRule="auto"/>
            </w:pPr>
            <w:r w:rsidRPr="003409C2">
              <w:t>0.11</w:t>
            </w:r>
          </w:p>
        </w:tc>
        <w:tc>
          <w:tcPr>
            <w:tcW w:w="0" w:type="auto"/>
          </w:tcPr>
          <w:p w14:paraId="24FC41C8" w14:textId="77777777" w:rsidR="00A81816" w:rsidRPr="003409C2" w:rsidRDefault="00A81816" w:rsidP="00A81816">
            <w:pPr>
              <w:spacing w:line="240" w:lineRule="auto"/>
            </w:pPr>
            <w:r w:rsidRPr="003409C2">
              <w:t>0.15</w:t>
            </w:r>
          </w:p>
        </w:tc>
        <w:tc>
          <w:tcPr>
            <w:tcW w:w="0" w:type="auto"/>
          </w:tcPr>
          <w:p w14:paraId="7C746BBF" w14:textId="77777777" w:rsidR="00A81816" w:rsidRPr="003409C2" w:rsidRDefault="00A81816" w:rsidP="00A81816">
            <w:pPr>
              <w:spacing w:line="240" w:lineRule="auto"/>
            </w:pPr>
            <w:r w:rsidRPr="003409C2">
              <w:t>0.18</w:t>
            </w:r>
          </w:p>
        </w:tc>
        <w:tc>
          <w:tcPr>
            <w:tcW w:w="0" w:type="auto"/>
          </w:tcPr>
          <w:p w14:paraId="19567347" w14:textId="77777777" w:rsidR="00A81816" w:rsidRPr="003409C2" w:rsidRDefault="00A81816" w:rsidP="00A81816">
            <w:pPr>
              <w:spacing w:line="240" w:lineRule="auto"/>
            </w:pPr>
            <w:r w:rsidRPr="003409C2">
              <w:t>0.22</w:t>
            </w:r>
          </w:p>
        </w:tc>
        <w:tc>
          <w:tcPr>
            <w:tcW w:w="0" w:type="auto"/>
            <w:tcBorders>
              <w:right w:val="single" w:sz="2" w:space="0" w:color="auto"/>
            </w:tcBorders>
          </w:tcPr>
          <w:p w14:paraId="24912C0F" w14:textId="77777777" w:rsidR="00A81816" w:rsidRPr="003409C2" w:rsidRDefault="00A81816" w:rsidP="00A81816">
            <w:pPr>
              <w:spacing w:line="240" w:lineRule="auto"/>
            </w:pPr>
            <w:r w:rsidRPr="003409C2">
              <w:t>0.27</w:t>
            </w:r>
          </w:p>
        </w:tc>
        <w:tc>
          <w:tcPr>
            <w:tcW w:w="0" w:type="auto"/>
            <w:tcBorders>
              <w:left w:val="single" w:sz="2" w:space="0" w:color="auto"/>
            </w:tcBorders>
          </w:tcPr>
          <w:p w14:paraId="7053F6F1" w14:textId="77777777" w:rsidR="00A81816" w:rsidRPr="003409C2" w:rsidRDefault="00A81816" w:rsidP="00A81816">
            <w:pPr>
              <w:spacing w:line="240" w:lineRule="auto"/>
            </w:pPr>
            <w:r w:rsidRPr="003409C2">
              <w:t>0.12</w:t>
            </w:r>
          </w:p>
        </w:tc>
        <w:tc>
          <w:tcPr>
            <w:tcW w:w="0" w:type="auto"/>
          </w:tcPr>
          <w:p w14:paraId="60355DEE" w14:textId="77777777" w:rsidR="00A81816" w:rsidRPr="003409C2" w:rsidRDefault="00A81816" w:rsidP="00A81816">
            <w:pPr>
              <w:spacing w:line="240" w:lineRule="auto"/>
            </w:pPr>
            <w:r w:rsidRPr="003409C2">
              <w:t>0.15</w:t>
            </w:r>
          </w:p>
        </w:tc>
        <w:tc>
          <w:tcPr>
            <w:tcW w:w="0" w:type="auto"/>
          </w:tcPr>
          <w:p w14:paraId="7A616054" w14:textId="77777777" w:rsidR="00A81816" w:rsidRPr="003409C2" w:rsidRDefault="00A81816" w:rsidP="00A81816">
            <w:pPr>
              <w:spacing w:line="240" w:lineRule="auto"/>
            </w:pPr>
            <w:r w:rsidRPr="003409C2">
              <w:t>0.18</w:t>
            </w:r>
          </w:p>
        </w:tc>
        <w:tc>
          <w:tcPr>
            <w:tcW w:w="0" w:type="auto"/>
          </w:tcPr>
          <w:p w14:paraId="04B973CD" w14:textId="77777777" w:rsidR="00A81816" w:rsidRPr="003409C2" w:rsidRDefault="00A81816" w:rsidP="00A81816">
            <w:pPr>
              <w:spacing w:line="240" w:lineRule="auto"/>
            </w:pPr>
            <w:r w:rsidRPr="003409C2">
              <w:t>0.22</w:t>
            </w:r>
          </w:p>
        </w:tc>
        <w:tc>
          <w:tcPr>
            <w:tcW w:w="954" w:type="dxa"/>
            <w:tcBorders>
              <w:right w:val="single" w:sz="2" w:space="0" w:color="auto"/>
            </w:tcBorders>
          </w:tcPr>
          <w:p w14:paraId="599C278F" w14:textId="77777777" w:rsidR="00A81816" w:rsidRPr="003409C2" w:rsidRDefault="00A81816" w:rsidP="00A81816">
            <w:pPr>
              <w:spacing w:line="240" w:lineRule="auto"/>
            </w:pPr>
            <w:r w:rsidRPr="003409C2">
              <w:t>0.29</w:t>
            </w:r>
          </w:p>
        </w:tc>
      </w:tr>
      <w:tr w:rsidR="00A81816" w:rsidRPr="003409C2" w14:paraId="0492E9D5" w14:textId="77777777" w:rsidTr="00FF2F84">
        <w:tc>
          <w:tcPr>
            <w:tcW w:w="1429" w:type="dxa"/>
            <w:vMerge/>
            <w:tcBorders>
              <w:left w:val="single" w:sz="2" w:space="0" w:color="auto"/>
              <w:bottom w:val="single" w:sz="2" w:space="0" w:color="auto"/>
            </w:tcBorders>
          </w:tcPr>
          <w:p w14:paraId="4B941549" w14:textId="77777777" w:rsidR="00A81816" w:rsidRPr="003409C2" w:rsidRDefault="00A81816" w:rsidP="00A81816">
            <w:pPr>
              <w:spacing w:line="240" w:lineRule="auto"/>
            </w:pPr>
          </w:p>
        </w:tc>
        <w:tc>
          <w:tcPr>
            <w:tcW w:w="1901" w:type="dxa"/>
            <w:tcBorders>
              <w:left w:val="single" w:sz="2" w:space="0" w:color="auto"/>
              <w:bottom w:val="single" w:sz="2" w:space="0" w:color="auto"/>
            </w:tcBorders>
          </w:tcPr>
          <w:p w14:paraId="0B017387" w14:textId="77777777" w:rsidR="00A81816" w:rsidRPr="003409C2" w:rsidRDefault="00A81816" w:rsidP="00A81816">
            <w:pPr>
              <w:spacing w:line="240" w:lineRule="auto"/>
            </w:pPr>
            <w:r w:rsidRPr="003409C2">
              <w:t>Percent Special Education</w:t>
            </w:r>
          </w:p>
        </w:tc>
        <w:tc>
          <w:tcPr>
            <w:tcW w:w="612" w:type="dxa"/>
            <w:tcBorders>
              <w:bottom w:val="single" w:sz="2" w:space="0" w:color="auto"/>
            </w:tcBorders>
          </w:tcPr>
          <w:p w14:paraId="51B9CBFF" w14:textId="77777777" w:rsidR="00A81816" w:rsidRPr="003409C2" w:rsidRDefault="00A81816" w:rsidP="00A81816">
            <w:pPr>
              <w:spacing w:line="240" w:lineRule="auto"/>
            </w:pPr>
          </w:p>
        </w:tc>
        <w:tc>
          <w:tcPr>
            <w:tcW w:w="0" w:type="auto"/>
            <w:tcBorders>
              <w:bottom w:val="single" w:sz="2" w:space="0" w:color="auto"/>
            </w:tcBorders>
          </w:tcPr>
          <w:p w14:paraId="5FD3DA30"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5D665A7F" w14:textId="77777777" w:rsidR="00A81816" w:rsidRPr="003409C2" w:rsidRDefault="00A81816" w:rsidP="00A81816">
            <w:pPr>
              <w:spacing w:line="240" w:lineRule="auto"/>
            </w:pPr>
            <w:r w:rsidRPr="003409C2">
              <w:t>0.11</w:t>
            </w:r>
          </w:p>
        </w:tc>
        <w:tc>
          <w:tcPr>
            <w:tcW w:w="0" w:type="auto"/>
            <w:tcBorders>
              <w:bottom w:val="single" w:sz="2" w:space="0" w:color="auto"/>
            </w:tcBorders>
          </w:tcPr>
          <w:p w14:paraId="3AAAAC07"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409665FB" w14:textId="77777777" w:rsidR="00A81816" w:rsidRPr="003409C2" w:rsidRDefault="00A81816" w:rsidP="00A81816">
            <w:pPr>
              <w:spacing w:line="240" w:lineRule="auto"/>
            </w:pPr>
            <w:r w:rsidRPr="003409C2">
              <w:t>0.14</w:t>
            </w:r>
          </w:p>
        </w:tc>
        <w:tc>
          <w:tcPr>
            <w:tcW w:w="0" w:type="auto"/>
            <w:tcBorders>
              <w:bottom w:val="single" w:sz="2" w:space="0" w:color="auto"/>
              <w:right w:val="single" w:sz="2" w:space="0" w:color="auto"/>
            </w:tcBorders>
          </w:tcPr>
          <w:p w14:paraId="64D31510" w14:textId="77777777" w:rsidR="00A81816" w:rsidRPr="003409C2" w:rsidRDefault="00A81816" w:rsidP="00A81816">
            <w:pPr>
              <w:spacing w:line="240" w:lineRule="auto"/>
            </w:pPr>
            <w:r w:rsidRPr="003409C2">
              <w:t>0.18</w:t>
            </w:r>
          </w:p>
        </w:tc>
        <w:tc>
          <w:tcPr>
            <w:tcW w:w="0" w:type="auto"/>
            <w:tcBorders>
              <w:left w:val="single" w:sz="2" w:space="0" w:color="auto"/>
              <w:bottom w:val="single" w:sz="2" w:space="0" w:color="auto"/>
            </w:tcBorders>
          </w:tcPr>
          <w:p w14:paraId="10DC0093"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630EC13F" w14:textId="77777777" w:rsidR="00A81816" w:rsidRPr="003409C2" w:rsidRDefault="00A81816" w:rsidP="00A81816">
            <w:pPr>
              <w:spacing w:line="240" w:lineRule="auto"/>
            </w:pPr>
            <w:r w:rsidRPr="003409C2">
              <w:t>0.10</w:t>
            </w:r>
          </w:p>
        </w:tc>
        <w:tc>
          <w:tcPr>
            <w:tcW w:w="0" w:type="auto"/>
            <w:tcBorders>
              <w:bottom w:val="single" w:sz="2" w:space="0" w:color="auto"/>
            </w:tcBorders>
          </w:tcPr>
          <w:p w14:paraId="4818706B"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6C9D8D3D" w14:textId="77777777" w:rsidR="00A81816" w:rsidRPr="003409C2" w:rsidRDefault="00A81816" w:rsidP="00A81816">
            <w:pPr>
              <w:spacing w:line="240" w:lineRule="auto"/>
            </w:pPr>
            <w:r w:rsidRPr="003409C2">
              <w:t>0.14</w:t>
            </w:r>
          </w:p>
        </w:tc>
        <w:tc>
          <w:tcPr>
            <w:tcW w:w="954" w:type="dxa"/>
            <w:tcBorders>
              <w:bottom w:val="single" w:sz="2" w:space="0" w:color="auto"/>
              <w:right w:val="single" w:sz="2" w:space="0" w:color="auto"/>
            </w:tcBorders>
          </w:tcPr>
          <w:p w14:paraId="73404B3A" w14:textId="77777777" w:rsidR="00A81816" w:rsidRPr="003409C2" w:rsidRDefault="00A81816" w:rsidP="00A81816">
            <w:pPr>
              <w:spacing w:line="240" w:lineRule="auto"/>
            </w:pPr>
            <w:r w:rsidRPr="003409C2">
              <w:t>0.18</w:t>
            </w:r>
          </w:p>
        </w:tc>
      </w:tr>
    </w:tbl>
    <w:p w14:paraId="13214A4D" w14:textId="77777777" w:rsidR="00A81816" w:rsidRDefault="00A81816" w:rsidP="00A81816">
      <w:pPr>
        <w:rPr>
          <w:color w:val="000000" w:themeColor="text1"/>
        </w:rPr>
      </w:pPr>
    </w:p>
    <w:p w14:paraId="7F2C2F1B" w14:textId="77777777" w:rsidR="00A81816" w:rsidRDefault="00A81816" w:rsidP="00A81816">
      <w:pPr>
        <w:rPr>
          <w:color w:val="000000" w:themeColor="text1"/>
        </w:rPr>
      </w:pPr>
      <w:r w:rsidRPr="00E37DA7">
        <w:rPr>
          <w:color w:val="000000" w:themeColor="text1"/>
        </w:rPr>
        <w:t>There were 74 counties exposed to hurricane-force tropical cyclones over the course of the study period (Figure 1).</w:t>
      </w:r>
    </w:p>
    <w:p w14:paraId="7FFA9863" w14:textId="77777777" w:rsidR="00A81816" w:rsidRDefault="00A81816" w:rsidP="00A81816">
      <w:pPr>
        <w:rPr>
          <w:bCs/>
          <w:color w:val="000000" w:themeColor="text1"/>
        </w:rPr>
      </w:pPr>
      <w:r w:rsidRPr="007E7C3E">
        <w:rPr>
          <w:b/>
          <w:color w:val="000000" w:themeColor="text1"/>
        </w:rPr>
        <w:lastRenderedPageBreak/>
        <w:t xml:space="preserve">Figure </w:t>
      </w:r>
      <w:r>
        <w:rPr>
          <w:b/>
          <w:color w:val="000000" w:themeColor="text1"/>
        </w:rPr>
        <w:t>1</w:t>
      </w:r>
      <w:r w:rsidRPr="007E7C3E">
        <w:rPr>
          <w:b/>
          <w:color w:val="000000" w:themeColor="text1"/>
        </w:rPr>
        <w:t xml:space="preserve">. </w:t>
      </w:r>
      <w:r w:rsidRPr="003409C2">
        <w:rPr>
          <w:bCs/>
          <w:color w:val="000000" w:themeColor="text1"/>
        </w:rPr>
        <w:t>Counties exposed to hurricane-force tropical cyclones during 2009-2018</w:t>
      </w:r>
      <w:r>
        <w:rPr>
          <w:bCs/>
          <w:color w:val="000000" w:themeColor="text1"/>
        </w:rPr>
        <w:t>.</w:t>
      </w:r>
    </w:p>
    <w:p w14:paraId="4BB50B18" w14:textId="77777777" w:rsidR="00A81816" w:rsidRDefault="00A81816" w:rsidP="00045205">
      <w:pPr>
        <w:ind w:right="290"/>
        <w:rPr>
          <w:rFonts w:ascii="Arial" w:hAnsi="Arial" w:cs="Arial"/>
          <w:b/>
          <w:noProof/>
          <w:color w:val="000000"/>
          <w:sz w:val="20"/>
          <w:szCs w:val="20"/>
        </w:rPr>
      </w:pPr>
      <w:r>
        <w:rPr>
          <w:rFonts w:ascii="Arial" w:hAnsi="Arial" w:cs="Arial"/>
          <w:b/>
          <w:noProof/>
          <w:color w:val="000000"/>
          <w:sz w:val="20"/>
          <w:szCs w:val="20"/>
        </w:rPr>
        <w:drawing>
          <wp:inline distT="0" distB="0" distL="0" distR="0" wp14:anchorId="6378D131" wp14:editId="2CFE2097">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8">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7B777E98" w14:textId="77777777" w:rsidR="00A81816" w:rsidRDefault="00A81816" w:rsidP="00A81816">
      <w:pPr>
        <w:rPr>
          <w:rFonts w:ascii="Arial" w:hAnsi="Arial" w:cs="Arial"/>
          <w:b/>
          <w:noProof/>
          <w:color w:val="000000"/>
          <w:sz w:val="20"/>
          <w:szCs w:val="20"/>
        </w:rPr>
      </w:pPr>
    </w:p>
    <w:p w14:paraId="3240761F" w14:textId="77777777" w:rsidR="00A81816" w:rsidRPr="0065730F" w:rsidRDefault="00A81816" w:rsidP="00A81816">
      <w:pPr>
        <w:spacing w:line="240" w:lineRule="auto"/>
      </w:pPr>
      <w:r>
        <w:t>In the figure above, counties highlighted in dark blue are those that were exposed to hurricane-force tropical cyclones over the course of the study period.</w:t>
      </w:r>
    </w:p>
    <w:p w14:paraId="6E004220" w14:textId="77777777" w:rsidR="00A81816" w:rsidRPr="00E37DA7" w:rsidRDefault="00A81816" w:rsidP="00A81816">
      <w:pPr>
        <w:rPr>
          <w:i/>
          <w:iCs/>
          <w:color w:val="000000" w:themeColor="text1"/>
        </w:rPr>
      </w:pPr>
    </w:p>
    <w:p w14:paraId="1AF5AEAD" w14:textId="77777777" w:rsidR="00A81816" w:rsidRPr="00E37DA7" w:rsidRDefault="00A81816" w:rsidP="00A81816">
      <w:pPr>
        <w:rPr>
          <w:i/>
          <w:iCs/>
          <w:color w:val="000000" w:themeColor="text1"/>
        </w:rPr>
      </w:pPr>
      <w:r w:rsidRPr="00E37DA7">
        <w:rPr>
          <w:i/>
          <w:iCs/>
          <w:color w:val="000000" w:themeColor="text1"/>
        </w:rPr>
        <w:t>Association of Hurricanes with Math Scores</w:t>
      </w:r>
    </w:p>
    <w:p w14:paraId="5E3AEFA6"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85%). State-specific results showed that counties in North Carolina exposed to hurricane-force 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4%) (Figure 2, Table S2). In contrast, counties in Florida </w:t>
      </w:r>
      <w:r w:rsidRPr="00E37DA7">
        <w:rPr>
          <w:color w:val="000000" w:themeColor="text1"/>
        </w:rPr>
        <w:lastRenderedPageBreak/>
        <w:t>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99.0%) (Figure 2, Table S2).</w:t>
      </w:r>
    </w:p>
    <w:p w14:paraId="1608941D" w14:textId="77777777" w:rsidR="00A81816" w:rsidRDefault="00A81816" w:rsidP="00A81816">
      <w:pPr>
        <w:spacing w:line="240" w:lineRule="auto"/>
        <w:rPr>
          <w:bCs/>
        </w:rPr>
      </w:pPr>
      <w:r w:rsidRPr="007E7C3E">
        <w:rPr>
          <w:b/>
          <w:color w:val="000000" w:themeColor="text1"/>
        </w:rPr>
        <w:t xml:space="preserve">Figure </w:t>
      </w:r>
      <w:r>
        <w:rPr>
          <w:b/>
          <w:color w:val="000000" w:themeColor="text1"/>
        </w:rPr>
        <w:t>2</w:t>
      </w:r>
      <w:r w:rsidRPr="007E7C3E">
        <w:rPr>
          <w:b/>
          <w:color w:val="000000" w:themeColor="text1"/>
        </w:rPr>
        <w:t>.</w:t>
      </w:r>
      <w:r w:rsidRPr="007E7C3E">
        <w:rPr>
          <w:color w:val="000000" w:themeColor="text1"/>
        </w:rPr>
        <w:t xml:space="preserve"> </w:t>
      </w:r>
      <w:r w:rsidRPr="003409C2">
        <w:rPr>
          <w:b/>
          <w:bCs/>
        </w:rPr>
        <w:t xml:space="preserve">A) </w:t>
      </w:r>
      <w:r w:rsidRPr="003409C2">
        <w:rPr>
          <w:bCs/>
        </w:rPr>
        <w:t xml:space="preserve">Estimated Association Between Grade Cohort and County Sociodemographic Factors and 2009-2018 Average Standardized Math Grade Scores [Blue = grade cohort race/ethnicity, Green = grade cohort socioeconomic status, Red = county student body, Purple = county sociodemographics]; </w:t>
      </w:r>
      <w:r w:rsidRPr="003409C2">
        <w:rPr>
          <w:b/>
          <w:bCs/>
        </w:rPr>
        <w:t>B)</w:t>
      </w:r>
      <w:r w:rsidRPr="003409C2">
        <w:rPr>
          <w:bCs/>
        </w:rPr>
        <w:t xml:space="preserve"> Estimated Association Between Hurricane-Force Tropical Cyclone Exposure and 2009-2018 Average Standardized Math Grade Scores.</w:t>
      </w:r>
      <w:r>
        <w:rPr>
          <w:bCs/>
        </w:rPr>
        <w:t xml:space="preserve"> </w:t>
      </w:r>
    </w:p>
    <w:p w14:paraId="6226EA16" w14:textId="77777777" w:rsidR="00A81816" w:rsidRDefault="00A81816" w:rsidP="00A81816">
      <w:pPr>
        <w:spacing w:line="240" w:lineRule="auto"/>
        <w:rPr>
          <w:bCs/>
        </w:rPr>
      </w:pPr>
      <w:r w:rsidRPr="003409C2">
        <w:rPr>
          <w:bCs/>
        </w:rPr>
        <w:t>Dots indicate point estimates; whiskers, 95% credible intervals.</w:t>
      </w:r>
    </w:p>
    <w:p w14:paraId="09EF27C3" w14:textId="77777777" w:rsidR="00A81816" w:rsidRDefault="00A81816" w:rsidP="00A81816">
      <w:pPr>
        <w:spacing w:line="240" w:lineRule="auto"/>
        <w:ind w:left="-1170"/>
        <w:rPr>
          <w:bCs/>
        </w:rPr>
      </w:pPr>
    </w:p>
    <w:p w14:paraId="36D5082E" w14:textId="77777777" w:rsidR="00A81816" w:rsidRDefault="00A81816" w:rsidP="00A81816">
      <w:pPr>
        <w:spacing w:line="240" w:lineRule="auto"/>
        <w:ind w:left="-1170"/>
        <w:rPr>
          <w:bCs/>
        </w:rPr>
      </w:pPr>
    </w:p>
    <w:p w14:paraId="25A7AA39" w14:textId="77777777" w:rsidR="00A81816" w:rsidRDefault="00A81816" w:rsidP="00A81816">
      <w:pPr>
        <w:spacing w:line="240" w:lineRule="auto"/>
        <w:ind w:left="-90"/>
        <w:rPr>
          <w:rFonts w:ascii="Arial" w:hAnsi="Arial" w:cs="Arial"/>
          <w:color w:val="000000"/>
          <w:sz w:val="20"/>
          <w:szCs w:val="20"/>
        </w:rPr>
      </w:pPr>
      <w:r>
        <w:rPr>
          <w:b/>
          <w:noProof/>
        </w:rPr>
        <w:drawing>
          <wp:inline distT="0" distB="0" distL="0" distR="0" wp14:anchorId="2C3507E4" wp14:editId="097C70CD">
            <wp:extent cx="6431399" cy="3595041"/>
            <wp:effectExtent l="0" t="0" r="0" b="0"/>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l="1133" t="2631" r="2996" b="3947"/>
                    <a:stretch/>
                  </pic:blipFill>
                  <pic:spPr bwMode="auto">
                    <a:xfrm>
                      <a:off x="0" y="0"/>
                      <a:ext cx="6489252" cy="3627380"/>
                    </a:xfrm>
                    <a:prstGeom prst="rect">
                      <a:avLst/>
                    </a:prstGeom>
                    <a:ln>
                      <a:noFill/>
                    </a:ln>
                    <a:extLst>
                      <a:ext uri="{53640926-AAD7-44D8-BBD7-CCE9431645EC}">
                        <a14:shadowObscured xmlns:a14="http://schemas.microsoft.com/office/drawing/2010/main"/>
                      </a:ext>
                    </a:extLst>
                  </pic:spPr>
                </pic:pic>
              </a:graphicData>
            </a:graphic>
          </wp:inline>
        </w:drawing>
      </w:r>
    </w:p>
    <w:p w14:paraId="2C3A1A8F" w14:textId="77777777" w:rsidR="00A81816" w:rsidRPr="00E37DA7" w:rsidRDefault="00A81816" w:rsidP="00A81816">
      <w:pPr>
        <w:rPr>
          <w:i/>
          <w:iCs/>
          <w:color w:val="000000" w:themeColor="text1"/>
        </w:rPr>
      </w:pPr>
    </w:p>
    <w:p w14:paraId="4C19AF39" w14:textId="77777777" w:rsidR="00A81816" w:rsidRPr="00E37DA7" w:rsidRDefault="00A81816" w:rsidP="00A81816">
      <w:pPr>
        <w:rPr>
          <w:i/>
          <w:iCs/>
          <w:color w:val="000000" w:themeColor="text1"/>
        </w:rPr>
      </w:pPr>
      <w:r w:rsidRPr="00E37DA7">
        <w:rPr>
          <w:i/>
          <w:iCs/>
          <w:color w:val="000000" w:themeColor="text1"/>
        </w:rPr>
        <w:t>Association of Hurricanes with Reading/Language Arts Scores</w:t>
      </w:r>
    </w:p>
    <w:p w14:paraId="1063FE4B"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30321124" w14:textId="77777777" w:rsidR="00A81816" w:rsidRDefault="00A81816" w:rsidP="00A81816">
      <w:pPr>
        <w:rPr>
          <w:color w:val="000000" w:themeColor="text1"/>
        </w:rPr>
      </w:pPr>
    </w:p>
    <w:p w14:paraId="671F3BE4" w14:textId="77777777" w:rsidR="00A81816" w:rsidRPr="003409C2" w:rsidRDefault="00A81816" w:rsidP="00A81816">
      <w:pPr>
        <w:spacing w:line="240" w:lineRule="auto"/>
        <w:rPr>
          <w:noProof/>
        </w:rPr>
      </w:pPr>
      <w:r w:rsidRPr="003409C2">
        <w:rPr>
          <w:b/>
          <w:noProof/>
        </w:rPr>
        <w:lastRenderedPageBreak/>
        <w:t xml:space="preserve">Figure 3. A) </w:t>
      </w:r>
      <w:r w:rsidRPr="003409C2">
        <w:rPr>
          <w:noProof/>
        </w:rPr>
        <w:t xml:space="preserve">Estimated Association Between Grade Cohort and County Sociodemographic Factors and 2009-2018 Average Standardized RLA Grade Scores [Blue = grade cohort race/ethnicity, Green = grade cohort socioeconomic status, Red = county student body, Purple = county sociodemographics]; </w:t>
      </w:r>
      <w:r w:rsidRPr="003409C2">
        <w:rPr>
          <w:b/>
          <w:bCs/>
          <w:noProof/>
        </w:rPr>
        <w:t>B)</w:t>
      </w:r>
      <w:r w:rsidRPr="003409C2">
        <w:rPr>
          <w:noProof/>
        </w:rPr>
        <w:t xml:space="preserve"> Estimated Association Between Hurricane-Force Tropical Cyclone Exposure and 2009-2018 Average Standardized RLA Grade Scores.</w:t>
      </w:r>
    </w:p>
    <w:p w14:paraId="34497FF5" w14:textId="77777777" w:rsidR="00A81816" w:rsidRDefault="00A81816" w:rsidP="00A81816">
      <w:pPr>
        <w:spacing w:line="240" w:lineRule="auto"/>
        <w:rPr>
          <w:noProof/>
        </w:rPr>
      </w:pPr>
      <w:r w:rsidRPr="003409C2">
        <w:rPr>
          <w:noProof/>
        </w:rPr>
        <w:t>Dots indicate point estimates; whiskers, 95% credible intervals.</w:t>
      </w:r>
    </w:p>
    <w:p w14:paraId="02BEA396" w14:textId="77777777" w:rsidR="00A81816" w:rsidRDefault="00A81816" w:rsidP="00A81816"/>
    <w:p w14:paraId="66967334" w14:textId="77777777" w:rsidR="00A81816" w:rsidRDefault="00A81816" w:rsidP="00A81816">
      <w:pPr>
        <w:ind w:left="-360"/>
      </w:pPr>
      <w:r>
        <w:rPr>
          <w:noProof/>
        </w:rPr>
        <w:drawing>
          <wp:inline distT="0" distB="0" distL="0" distR="0" wp14:anchorId="06001A14" wp14:editId="4CF52E2F">
            <wp:extent cx="6680949" cy="3619963"/>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373"/>
                    <a:stretch/>
                  </pic:blipFill>
                  <pic:spPr bwMode="auto">
                    <a:xfrm>
                      <a:off x="0" y="0"/>
                      <a:ext cx="6740004" cy="3651961"/>
                    </a:xfrm>
                    <a:prstGeom prst="rect">
                      <a:avLst/>
                    </a:prstGeom>
                    <a:ln>
                      <a:noFill/>
                    </a:ln>
                    <a:extLst>
                      <a:ext uri="{53640926-AAD7-44D8-BBD7-CCE9431645EC}">
                        <a14:shadowObscured xmlns:a14="http://schemas.microsoft.com/office/drawing/2010/main"/>
                      </a:ext>
                    </a:extLst>
                  </pic:spPr>
                </pic:pic>
              </a:graphicData>
            </a:graphic>
          </wp:inline>
        </w:drawing>
      </w:r>
    </w:p>
    <w:p w14:paraId="34CE7732" w14:textId="77777777" w:rsidR="00A81816" w:rsidRPr="00E37DA7" w:rsidRDefault="00A81816" w:rsidP="00A81816">
      <w:pPr>
        <w:rPr>
          <w:i/>
          <w:iCs/>
          <w:color w:val="000000" w:themeColor="text1"/>
        </w:rPr>
      </w:pPr>
    </w:p>
    <w:p w14:paraId="6FBF99D2" w14:textId="77777777" w:rsidR="00A81816" w:rsidRPr="00E37DA7" w:rsidRDefault="00A81816" w:rsidP="00A81816">
      <w:pPr>
        <w:rPr>
          <w:i/>
          <w:iCs/>
          <w:color w:val="000000" w:themeColor="text1"/>
        </w:rPr>
      </w:pPr>
      <w:r w:rsidRPr="00E37DA7">
        <w:rPr>
          <w:i/>
          <w:iCs/>
          <w:color w:val="000000" w:themeColor="text1"/>
        </w:rPr>
        <w:t>Association of Covariates with Test Scores</w:t>
      </w:r>
    </w:p>
    <w:p w14:paraId="247CF345" w14:textId="79CCFB31" w:rsidR="00A81816" w:rsidRPr="00E37DA7" w:rsidRDefault="00A81816" w:rsidP="00A81816">
      <w:pPr>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2 and 3). Grade cohorts with greater proportions of racialized and minoritized students (e.g., Black, Hispanic, Indigenous) tended to perform worse than average grade cohorts in both math and </w:t>
      </w:r>
      <w:r w:rsidR="004A108E">
        <w:rPr>
          <w:color w:val="000000" w:themeColor="text1"/>
        </w:rPr>
        <w:t>RLA</w:t>
      </w:r>
      <w:r w:rsidRPr="00E37DA7">
        <w:rPr>
          <w:color w:val="000000" w:themeColor="text1"/>
        </w:rPr>
        <w:t xml:space="preserve">. In contrast, </w:t>
      </w:r>
      <w:r w:rsidR="004A108E">
        <w:rPr>
          <w:color w:val="000000" w:themeColor="text1"/>
        </w:rPr>
        <w:t>those</w:t>
      </w:r>
      <w:r w:rsidRPr="00E37DA7">
        <w:rPr>
          <w:color w:val="000000" w:themeColor="text1"/>
        </w:rPr>
        <w:t xml:space="preserve"> with greater proportions of students racialized as Asian tended to perform better than the national average cohort in both math and RLA. Grade cohorts with greater shares of students receiving free lunch tended to perform worse in math, but better in RLA. Grade cohorts with more socioeconomically dis</w:t>
      </w:r>
      <w:r w:rsidR="000303B2">
        <w:rPr>
          <w:color w:val="000000" w:themeColor="text1"/>
        </w:rPr>
        <w:t>advantaged</w:t>
      </w:r>
      <w:r w:rsidRPr="00E37DA7">
        <w:rPr>
          <w:color w:val="000000" w:themeColor="text1"/>
        </w:rPr>
        <w:t xml:space="preserve"> students tended to perform </w:t>
      </w:r>
      <w:r w:rsidRPr="00E37DA7">
        <w:rPr>
          <w:color w:val="000000" w:themeColor="text1"/>
        </w:rPr>
        <w:lastRenderedPageBreak/>
        <w:t xml:space="preserve">worse than the national average grade cohort in only RLA (Figures 2 and 3, Supplemental Table). </w:t>
      </w:r>
    </w:p>
    <w:p w14:paraId="688D59C8" w14:textId="77777777" w:rsidR="00A81816" w:rsidRPr="00E37DA7" w:rsidRDefault="00A81816" w:rsidP="00A81816">
      <w:pPr>
        <w:rPr>
          <w:i/>
          <w:iCs/>
          <w:color w:val="000000" w:themeColor="text1"/>
        </w:rPr>
      </w:pPr>
    </w:p>
    <w:p w14:paraId="11BA44F2" w14:textId="77777777" w:rsidR="00A81816" w:rsidRDefault="00A81816" w:rsidP="00A81816">
      <w:pPr>
        <w:rPr>
          <w:color w:val="000000" w:themeColor="text1"/>
        </w:rPr>
      </w:pPr>
      <w:r w:rsidRPr="00E37DA7">
        <w:rPr>
          <w:color w:val="000000" w:themeColor="text1"/>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Table S2). </w:t>
      </w:r>
    </w:p>
    <w:p w14:paraId="5BD58EEE" w14:textId="77777777" w:rsidR="00A81816" w:rsidRDefault="00A81816" w:rsidP="00A81816">
      <w:pPr>
        <w:rPr>
          <w:color w:val="000000" w:themeColor="text1"/>
        </w:rPr>
      </w:pPr>
    </w:p>
    <w:p w14:paraId="31F3B1FC" w14:textId="236DB021" w:rsidR="00A81816" w:rsidRPr="00A81816" w:rsidRDefault="00A81816" w:rsidP="00A81816">
      <w:pPr>
        <w:rPr>
          <w:b/>
          <w:bCs/>
          <w:color w:val="000000" w:themeColor="text1"/>
        </w:rPr>
      </w:pPr>
      <w:r w:rsidRPr="00A81816">
        <w:rPr>
          <w:b/>
          <w:bCs/>
          <w:color w:val="000000" w:themeColor="text1"/>
        </w:rPr>
        <w:t>Discussion</w:t>
      </w:r>
    </w:p>
    <w:p w14:paraId="6CFFE19E" w14:textId="47CA79AF" w:rsidR="00A81816" w:rsidRPr="00E37DA7" w:rsidRDefault="00A81816" w:rsidP="00A81816">
      <w:pPr>
        <w:rPr>
          <w:bCs/>
        </w:rPr>
      </w:pPr>
      <w:r w:rsidRPr="00E37DA7">
        <w:rPr>
          <w:bCs/>
        </w:rPr>
        <w:t xml:space="preserve">In this comprehensive analysis of the association between hurricane-force tropical cyclones and educational attainment in the United States, we found that although hurricane-force tropical cyclones were not associated with standardized test performance in math or </w:t>
      </w:r>
      <w:r w:rsidR="00D85CE7">
        <w:rPr>
          <w:bCs/>
        </w:rPr>
        <w:t>RLA</w:t>
      </w:r>
      <w:r w:rsidRPr="00E37DA7">
        <w:rPr>
          <w:bCs/>
        </w:rPr>
        <w:t xml:space="preserve"> on the national level, we observed associations for certain states. Accounting for both grade cohort- and county-level time varying characteristics, we found that hurricane-force tropical cyclones were associated with higher math and </w:t>
      </w:r>
      <w:r w:rsidR="00D85CE7">
        <w:rPr>
          <w:bCs/>
        </w:rPr>
        <w:t>RLA</w:t>
      </w:r>
      <w:r w:rsidRPr="00E37DA7">
        <w:rPr>
          <w:bCs/>
        </w:rPr>
        <w:t xml:space="preserve"> scores in Florida and lower math scores in North Carolina.</w:t>
      </w:r>
    </w:p>
    <w:p w14:paraId="2F7F58C5" w14:textId="77777777" w:rsidR="00A81816" w:rsidRPr="00E37DA7" w:rsidRDefault="00A81816" w:rsidP="00A81816">
      <w:pPr>
        <w:rPr>
          <w:bCs/>
        </w:rPr>
      </w:pPr>
    </w:p>
    <w:p w14:paraId="437D4679" w14:textId="274C7317" w:rsidR="00A81816" w:rsidRDefault="00A81816" w:rsidP="00A81816">
      <w:pPr>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w:t>
      </w:r>
      <w:r w:rsidR="00112442">
        <w:rPr>
          <w:bCs/>
        </w:rPr>
        <w:t xml:space="preserve">prolonged school closure; </w:t>
      </w:r>
      <w:r w:rsidRPr="00E37DA7">
        <w:rPr>
          <w:bCs/>
        </w:rPr>
        <w:t xml:space="preserve">displacement of students and teachers leading to delayed enrollment and multiple school changes; family separation and financial instability; unwelcoming and unsupportive new school environments following relocation; poor academic performance pre-disaster; the loss of a parent in the disaster; and </w:t>
      </w:r>
      <w:r w:rsidRPr="00E37DA7">
        <w:rPr>
          <w:bCs/>
        </w:rPr>
        <w:lastRenderedPageBreak/>
        <w:t>increased work demands to compensate for lost income and assets</w:t>
      </w:r>
      <w:r w:rsidR="00D85CE7">
        <w:rPr>
          <w:bCs/>
        </w:rPr>
        <w:t xml:space="preserve"> </w:t>
      </w:r>
      <w:r w:rsidRPr="00E37DA7">
        <w:rPr>
          <w:bCs/>
        </w:rPr>
        <w:fldChar w:fldCharType="begin"/>
      </w:r>
      <w:r w:rsidR="00112442">
        <w:rPr>
          <w:bCs/>
        </w:rPr>
        <w:instrText xml:space="preserve"> ADDIN ZOTERO_ITEM CSL_CITATION {"citationID":"AznhvBhq","properties":{"formattedCitation":"(Jahan et al., 2022; Peek, 2008; Peek and Richardson, 2010)","plainCitation":"(Jahan et al., 2022; Peek, 2008; Peek and Richardson, 2010)","noteIndex":0},"citationItems":[{"id":4042,"uris":["http://zotero.org/groups/4923355/items/7ICCQ42Z"],"itemData":{"id":4042,"type":"article-journal","abstract":"Introduction Outside of pandemics, there is little information about occurrence of prolonged unplanned K-12 school closures (PUSC). We describe here the reasons, characteristics, and patterns of PUSC in the United States during 8 consecutive inter-pandemic academic years, 2011–2019. Methods From August 1, 2011 through June 30, 2019, daily systematic online searches were conducted to collect data on publicly announced unplanned school closures lasting ≥1 school days in the United States. Closures were categorized as prolonged when schools were closed for ≥5 unplanned days (approximating one full workweek), excluding weekends and scheduled days off per school calendars. Results During the eight academic years, a total of 22,112 PUSCs were identified, affecting over 800,000 teachers and 13 million students that resulted in 91.5 million student-days lost. A median of 62.9% of students in PUSC-affected schools were eligible for subsidized school meals. Most affected schools were in cities (35%) and suburban areas (33%). Natural disasters (47%), adverse weather conditions (35%), and budget/teacher strikes (15%) were the most frequently cited reasons for PUSC; illness accounted for 1%, and building/facility issues, environmental issues and violence together accounted for the remaining 2%. The highest number of PUSCs occurred in Health and Human Services Regions 2, 3, 4, and 6 encompassing areas that are frequently in the path of hurricanes and tropical storms. The majority of PUSCs in these regions were attributed to a handful of hurricanes during the fall season, including hurricanes Sandy, Irma, Harvey, Florence, and Matthew. Conclusions PUSCs occur annually in the United States due to a variety of causes and are associated with a substantive loss of student-days for in-school learning. Both these prior experiences with PUSCs and those during the current COVID-19 pandemic illustrate a need for creating sustainable solutions for high-quality distance learning and innovative supplemental feeding programs nationwide, especially in disaster-prone areas.","container-title":"PLOS ONE","DOI":"10.1371/journal.pone.0272088","ISSN":"1932-6203","issue":"7","journalAbbreviation":"PLOS ONE","language":"en","note":"publisher: Public Library of Science","page":"e0272088","source":"PLoS Journals","title":"Causes, characteristics, and patterns of prolonged unplanned school closures prior to the COVID-19 pandemic—United States, 2011–2019","URL":"https://journals.plos.org/plosone/article?id=10.1371/journal.pone.0272088","volume":"17","author":[{"family":"Jahan","given":"Ferdous A."},{"family":"Zviedrite","given":"Nicole"},{"family":"Gao","given":"Hongjiang"},{"family":"Ahmed","given":"Faruque"},{"family":"Uzicanin","given":"Amra"}],"accessed":{"date-parts":[["2024",9,14]]},"issued":{"date-parts":[["2022",7,29]]}}},{"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00112442">
        <w:t>(Jahan et al., 2022; Peek, 2008; Peek and Richardson, 2010)</w:t>
      </w:r>
      <w:r w:rsidRPr="00E37DA7">
        <w:rPr>
          <w:bCs/>
        </w:rPr>
        <w:fldChar w:fldCharType="end"/>
      </w:r>
      <w:r w:rsidR="00D85CE7">
        <w:rPr>
          <w:bCs/>
        </w:rPr>
        <w:t>.</w:t>
      </w:r>
      <w:r w:rsidRPr="00E37DA7">
        <w:rPr>
          <w:bCs/>
        </w:rPr>
        <w:t xml:space="preserve"> All of these stressors could also compromise cognitive functioning and subsequent academic achievement</w:t>
      </w:r>
      <w:r w:rsidR="00D85CE7">
        <w:rPr>
          <w:bCs/>
        </w:rPr>
        <w:t xml:space="preserve"> </w:t>
      </w:r>
      <w:r w:rsidRPr="00E37DA7">
        <w:rPr>
          <w:bCs/>
        </w:rPr>
        <w:fldChar w:fldCharType="begin"/>
      </w:r>
      <w:r w:rsidR="00862945">
        <w:rPr>
          <w:bCs/>
        </w:rPr>
        <w:instrText xml:space="preserve"> ADDIN ZOTERO_ITEM CSL_CITATION {"citationID":"yWuNIKsp","properties":{"formattedCitation":"(Pfefferbaum et al., 2016)","plainCitation":"(Pfefferbaum et al., 2016)","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00862945">
        <w:t>(Pfefferbaum et al., 2016)</w:t>
      </w:r>
      <w:r w:rsidRPr="00E37DA7">
        <w:rPr>
          <w:bCs/>
        </w:rPr>
        <w:fldChar w:fldCharType="end"/>
      </w:r>
      <w:r w:rsidR="00D85CE7">
        <w:rPr>
          <w:bCs/>
        </w:rPr>
        <w:t>.</w:t>
      </w:r>
    </w:p>
    <w:p w14:paraId="38055FAE" w14:textId="77777777" w:rsidR="00A81816" w:rsidRPr="00E37DA7" w:rsidRDefault="00A81816" w:rsidP="00A81816">
      <w:pPr>
        <w:rPr>
          <w:bCs/>
        </w:rPr>
      </w:pPr>
    </w:p>
    <w:p w14:paraId="41347A3E" w14:textId="10BC517E" w:rsidR="00A81816" w:rsidRPr="00E37DA7" w:rsidRDefault="00A81816" w:rsidP="00A81816">
      <w:pPr>
        <w:rPr>
          <w:bCs/>
        </w:rPr>
      </w:pPr>
      <w:r w:rsidRPr="00E37DA7">
        <w:rPr>
          <w:bCs/>
        </w:rPr>
        <w:t>There is evidence from the literature pointing to the negative consequences of hurricanes</w:t>
      </w:r>
      <w:r w:rsidR="00512159">
        <w:rPr>
          <w:bCs/>
        </w:rPr>
        <w:t xml:space="preserve"> and other disasters</w:t>
      </w:r>
      <w:r w:rsidRPr="00E37DA7">
        <w:rPr>
          <w:bCs/>
        </w:rPr>
        <w:t xml:space="preserve"> on child education. Scott et al. found that fourth to eighth grade New Orleans students exposed to Hurricane Katrina exhibited more aggressive behavior, and in turn, had worse academic achievement</w:t>
      </w:r>
      <w:r w:rsidR="00D85CE7">
        <w:rPr>
          <w:bCs/>
        </w:rPr>
        <w:t xml:space="preserve"> </w:t>
      </w:r>
      <w:r w:rsidRPr="00E37DA7">
        <w:rPr>
          <w:bCs/>
        </w:rPr>
        <w:fldChar w:fldCharType="begin"/>
      </w:r>
      <w:r w:rsidR="00862945">
        <w:rPr>
          <w:bCs/>
        </w:rPr>
        <w:instrText xml:space="preserve"> ADDIN ZOTERO_ITEM CSL_CITATION {"citationID":"tFmrgrTP","properties":{"formattedCitation":"(Scott et al., 2014)","plainCitation":"(Scott et al., 2014)","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00862945">
        <w:t>(Scott et al., 2014)</w:t>
      </w:r>
      <w:r w:rsidRPr="00E37DA7">
        <w:rPr>
          <w:bCs/>
        </w:rPr>
        <w:fldChar w:fldCharType="end"/>
      </w:r>
      <w:r w:rsidR="00D85CE7">
        <w:rPr>
          <w:bCs/>
        </w:rPr>
        <w:t>.</w:t>
      </w:r>
      <w:r w:rsidRPr="00E37DA7">
        <w:rPr>
          <w:bCs/>
        </w:rPr>
        <w:t xml:space="preserve"> In this same cohort of students, Weems et al. found that students exposed to the hurricane had greater posttraumatic stress, which predicted test anxiety, which was negatively associated with academic achievement</w:t>
      </w:r>
      <w:r w:rsidR="00D85CE7">
        <w:rPr>
          <w:bCs/>
        </w:rPr>
        <w:t xml:space="preserve"> </w:t>
      </w:r>
      <w:r w:rsidRPr="00E37DA7">
        <w:rPr>
          <w:bCs/>
        </w:rPr>
        <w:fldChar w:fldCharType="begin"/>
      </w:r>
      <w:r w:rsidR="00862945">
        <w:rPr>
          <w:bCs/>
        </w:rPr>
        <w:instrText xml:space="preserve"> ADDIN ZOTERO_ITEM CSL_CITATION {"citationID":"iVP2GQ5g","properties":{"formattedCitation":"(Weems et al., 2013)","plainCitation":"(Weems et al., 2013)","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00862945">
        <w:t>(Weems et al., 2013)</w:t>
      </w:r>
      <w:r w:rsidRPr="00E37DA7">
        <w:rPr>
          <w:bCs/>
        </w:rPr>
        <w:fldChar w:fldCharType="end"/>
      </w:r>
      <w:r w:rsidR="00D85CE7">
        <w:rPr>
          <w:bCs/>
        </w:rPr>
        <w:t>.</w:t>
      </w:r>
      <w:r w:rsidRPr="00E37DA7">
        <w:rPr>
          <w:bCs/>
        </w:rPr>
        <w:t xml:space="preserve"> Ward et al. found that Mississippi students displaced by Katrina had both lower academic performance and were more likely to engage in negative behaviors, patterns that persisted two years following the storm</w:t>
      </w:r>
      <w:r w:rsidR="00D85CE7">
        <w:rPr>
          <w:bCs/>
        </w:rPr>
        <w:t xml:space="preserve"> </w:t>
      </w:r>
      <w:r w:rsidRPr="00E37DA7">
        <w:rPr>
          <w:bCs/>
        </w:rPr>
        <w:fldChar w:fldCharType="begin"/>
      </w:r>
      <w:r w:rsidR="00862945">
        <w:rPr>
          <w:bCs/>
        </w:rPr>
        <w:instrText xml:space="preserve"> ADDIN ZOTERO_ITEM CSL_CITATION {"citationID":"4WXVwAqW","properties":{"formattedCitation":"(Ward et al., 2008)","plainCitation":"(Ward et al., 200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00862945">
        <w:t>(Ward et al., 2008)</w:t>
      </w:r>
      <w:r w:rsidRPr="00E37DA7">
        <w:rPr>
          <w:bCs/>
        </w:rPr>
        <w:fldChar w:fldCharType="end"/>
      </w:r>
      <w:r w:rsidR="00D85CE7">
        <w:rPr>
          <w:bCs/>
        </w:rPr>
        <w:t>.</w:t>
      </w:r>
      <w:r w:rsidRPr="00E37DA7">
        <w:rPr>
          <w:bCs/>
        </w:rPr>
        <w:t xml:space="preserve"> On the school level, Holmes found that if the 1999-2000 storms in North Carolina had not occurred, twenty more schools throughout the state would have met their academic standards</w:t>
      </w:r>
      <w:r w:rsidR="00D85CE7">
        <w:rPr>
          <w:bCs/>
        </w:rPr>
        <w:t xml:space="preserve"> </w:t>
      </w:r>
      <w:r w:rsidRPr="00E37DA7">
        <w:rPr>
          <w:bCs/>
        </w:rPr>
        <w:fldChar w:fldCharType="begin"/>
      </w:r>
      <w:r w:rsidR="00862945">
        <w:rPr>
          <w:bCs/>
        </w:rPr>
        <w:instrText xml:space="preserve"> ADDIN ZOTERO_ITEM CSL_CITATION {"citationID":"XTZnfjuZ","properties":{"formattedCitation":"(Holmes, 2002)","plainCitation":"(Holmes, 2002)","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00862945">
        <w:t>(Holmes, 2002)</w:t>
      </w:r>
      <w:r w:rsidRPr="00E37DA7">
        <w:rPr>
          <w:bCs/>
        </w:rPr>
        <w:fldChar w:fldCharType="end"/>
      </w:r>
      <w:r w:rsidR="00D85CE7">
        <w:rPr>
          <w:bCs/>
        </w:rPr>
        <w:t>.</w:t>
      </w:r>
      <w:r w:rsidRPr="00E37DA7">
        <w:rPr>
          <w:bCs/>
        </w:rPr>
        <w:t xml:space="preserve"> Lai et al. (2019) studied public schools affected by 2008 Hurricane Ike and found that attendance and rates of economically disadvantaged students were significant risk factors for worse academic recovery trajectories</w:t>
      </w:r>
      <w:r w:rsidR="00D85CE7">
        <w:rPr>
          <w:bCs/>
        </w:rPr>
        <w:t xml:space="preserve"> </w:t>
      </w:r>
      <w:r w:rsidRPr="00E37DA7">
        <w:rPr>
          <w:bCs/>
        </w:rPr>
        <w:fldChar w:fldCharType="begin"/>
      </w:r>
      <w:r w:rsidR="00862945">
        <w:rPr>
          <w:bCs/>
        </w:rPr>
        <w:instrText xml:space="preserve"> ADDIN ZOTERO_ITEM CSL_CITATION {"citationID":"zFeyo1Vo","properties":{"formattedCitation":"(Lai et al., 2019)","plainCitation":"(Lai et al., 2019)","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00862945">
        <w:t>(Lai et al., 2019)</w:t>
      </w:r>
      <w:r w:rsidRPr="00E37DA7">
        <w:rPr>
          <w:bCs/>
        </w:rPr>
        <w:fldChar w:fldCharType="end"/>
      </w:r>
      <w:r w:rsidR="00D85CE7">
        <w:rPr>
          <w:bCs/>
        </w:rPr>
        <w:t>.</w:t>
      </w:r>
      <w:r w:rsidR="0093113F">
        <w:rPr>
          <w:bCs/>
        </w:rPr>
        <w:t xml:space="preserve"> </w:t>
      </w:r>
      <w:r w:rsidRPr="00E37DA7">
        <w:rPr>
          <w:bCs/>
        </w:rPr>
        <w:t>Although counties in Louisiana were exposed to hurricane-force tropical winds during our study period, we did not observe any significant effects of hurricane exposure on standardized test scores in that state.</w:t>
      </w:r>
      <w:r w:rsidR="00512159">
        <w:rPr>
          <w:bCs/>
        </w:rPr>
        <w:t xml:space="preserve"> </w:t>
      </w:r>
    </w:p>
    <w:p w14:paraId="154262CF" w14:textId="77777777" w:rsidR="00A81816" w:rsidRPr="00E37DA7" w:rsidRDefault="00A81816" w:rsidP="00A81816">
      <w:pPr>
        <w:rPr>
          <w:bCs/>
        </w:rPr>
      </w:pPr>
    </w:p>
    <w:p w14:paraId="2ED56136" w14:textId="5FB731CF" w:rsidR="00A81816" w:rsidRPr="00E37DA7" w:rsidRDefault="00A81816" w:rsidP="00A81816">
      <w:pPr>
        <w:rPr>
          <w:bCs/>
        </w:rPr>
      </w:pPr>
      <w:r w:rsidRPr="00E37DA7">
        <w:rPr>
          <w:bCs/>
        </w:rPr>
        <w:t xml:space="preserve">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w:t>
      </w:r>
      <w:r w:rsidRPr="00E37DA7">
        <w:rPr>
          <w:bCs/>
        </w:rPr>
        <w:lastRenderedPageBreak/>
        <w:t>that is prone to hurricanes, has policies in place such as make-up instructional days for schools, as well as resources available to support special education students</w:t>
      </w:r>
      <w:r w:rsidR="0093113F">
        <w:rPr>
          <w:bCs/>
        </w:rPr>
        <w:t xml:space="preserve"> </w:t>
      </w:r>
      <w:r w:rsidRPr="00E37DA7">
        <w:rPr>
          <w:bCs/>
        </w:rPr>
        <w:fldChar w:fldCharType="begin"/>
      </w:r>
      <w:r w:rsidR="00BD1634">
        <w:rPr>
          <w:bCs/>
        </w:rPr>
        <w:instrText xml:space="preserve"> ADDIN ZOTERO_ITEM CSL_CITATION {"citationID":"uyTz9DYJ","properties":{"formattedCitation":"(Anderson, 2022; Solochek, 2023)","plainCitation":"(Anderson, 2022; Solochek, 2023)","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issued":{"date-parts":[["2023",9,5]]}}}],"schema":"https://github.com/citation-style-language/schema/raw/master/csl-citation.json"} </w:instrText>
      </w:r>
      <w:r w:rsidRPr="00E37DA7">
        <w:rPr>
          <w:bCs/>
        </w:rPr>
        <w:fldChar w:fldCharType="separate"/>
      </w:r>
      <w:r w:rsidR="00BD1634">
        <w:t>(Anderson, 2022; Solochek, 2023)</w:t>
      </w:r>
      <w:r w:rsidRPr="00E37DA7">
        <w:rPr>
          <w:bCs/>
        </w:rPr>
        <w:fldChar w:fldCharType="end"/>
      </w:r>
      <w:r w:rsidR="0093113F">
        <w:rPr>
          <w:bCs/>
        </w:rPr>
        <w:t>.</w:t>
      </w:r>
      <w:r w:rsidRPr="00E37DA7">
        <w:rPr>
          <w:bCs/>
        </w:rPr>
        <w:t xml:space="preserve"> States such as North Carolina, on the other hand, may not have had the infrastructure in place to effectively withstand the deleterious effects of storms on their students’ academic achievement</w:t>
      </w:r>
      <w:r w:rsidR="0093113F">
        <w:rPr>
          <w:bCs/>
        </w:rPr>
        <w:t xml:space="preserve"> </w:t>
      </w:r>
      <w:r w:rsidRPr="00E37DA7">
        <w:rPr>
          <w:bCs/>
        </w:rPr>
        <w:fldChar w:fldCharType="begin"/>
      </w:r>
      <w:r w:rsidR="00BD1634">
        <w:rPr>
          <w:bCs/>
        </w:rPr>
        <w:instrText xml:space="preserve"> ADDIN ZOTERO_ITEM CSL_CITATION {"citationID":"r7dVAMQs","properties":{"formattedCitation":"({\\i{}Hurricanes Florence and Matthew Research into the Impact of the Storms on Schools}, 2019; Mack, 2018)","plainCitation":"(Hurricanes Florence and Matthew Research into the Impact of the Storms on Schools, 2019; Mack, 2018)","dontUpdate":true,"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00862945" w:rsidRPr="00862945">
        <w:t>(</w:t>
      </w:r>
      <w:r w:rsidR="00BD1634">
        <w:t>The Innovation Project</w:t>
      </w:r>
      <w:r w:rsidR="00862945" w:rsidRPr="00862945">
        <w:t>, 2019; Mack, 2018)</w:t>
      </w:r>
      <w:r w:rsidRPr="00E37DA7">
        <w:rPr>
          <w:bCs/>
        </w:rPr>
        <w:fldChar w:fldCharType="end"/>
      </w:r>
      <w:r w:rsidR="0093113F">
        <w:rPr>
          <w:bCs/>
        </w:rPr>
        <w:t>.</w:t>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sidR="0093113F">
        <w:rPr>
          <w:bCs/>
        </w:rPr>
        <w:t xml:space="preserve"> </w:t>
      </w:r>
      <w:r w:rsidRPr="00E37DA7">
        <w:rPr>
          <w:bCs/>
        </w:rPr>
        <w:fldChar w:fldCharType="begin"/>
      </w:r>
      <w:r w:rsidR="00862945">
        <w:rPr>
          <w:bCs/>
        </w:rPr>
        <w:instrText xml:space="preserve"> ADDIN ZOTERO_ITEM CSL_CITATION {"citationID":"VCHdLKlb","properties":{"formattedCitation":"(Fuller and Davis, 2021)","plainCitation":"(Fuller and Davis, 2021)","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00862945">
        <w:t>(Fuller and Davis, 2021)</w:t>
      </w:r>
      <w:r w:rsidRPr="00E37DA7">
        <w:rPr>
          <w:bCs/>
        </w:rPr>
        <w:fldChar w:fldCharType="end"/>
      </w:r>
      <w:r w:rsidR="0093113F">
        <w:rPr>
          <w:bCs/>
        </w:rPr>
        <w:t>.</w:t>
      </w:r>
      <w:r w:rsidRPr="00E37DA7">
        <w:rPr>
          <w:bCs/>
        </w:rPr>
        <w:t xml:space="preserve"> It is also possible that states where we observed positive or null relationships between hurricanes and test scores received large influxes of federal disaster relief funding</w:t>
      </w:r>
      <w:r w:rsidR="0093113F">
        <w:rPr>
          <w:bCs/>
        </w:rPr>
        <w:t xml:space="preserve"> </w:t>
      </w:r>
      <w:r w:rsidRPr="00E37DA7">
        <w:rPr>
          <w:bCs/>
        </w:rPr>
        <w:fldChar w:fldCharType="begin"/>
      </w:r>
      <w:r w:rsidR="00BD1634">
        <w:rPr>
          <w:bCs/>
        </w:rPr>
        <w:instrText xml:space="preserve"> ADDIN ZOTERO_ITEM CSL_CITATION {"citationID":"H2z4EZyn","properties":{"formattedCitation":"(\\uc0\\u8220{}Natural Disaster Resources | U.S. Department of Education,\\uc0\\u8221{} n.d.)","plainCitation":"(“Natural Disaster Resources | U.S. Department of Education,” n.d.)","dontUpdate":true,"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00862945" w:rsidRPr="00862945">
        <w:t>(U.S. Department of Education)</w:t>
      </w:r>
      <w:r w:rsidRPr="00E37DA7">
        <w:rPr>
          <w:bCs/>
        </w:rPr>
        <w:fldChar w:fldCharType="end"/>
      </w:r>
      <w:r w:rsidR="0093113F">
        <w:rPr>
          <w:bCs/>
        </w:rPr>
        <w:t>.</w:t>
      </w:r>
      <w:r w:rsidRPr="00E37DA7">
        <w:rPr>
          <w:bCs/>
        </w:rPr>
        <w:t xml:space="preserve"> Another possibility is that in these states, test scores only reflected the performance of more privileged students who were less impacted by the hurricane; more vulnerable, racially minoritized or socioeconomically dis</w:t>
      </w:r>
      <w:r w:rsidR="000303B2">
        <w:rPr>
          <w:bCs/>
        </w:rPr>
        <w:t>advantaged</w:t>
      </w:r>
      <w:r w:rsidRPr="00E37DA7">
        <w:rPr>
          <w:bCs/>
        </w:rPr>
        <w:t xml:space="preserve"> students may be more likely to have been exposed to storm-related stressors and/or been displaced, not have been enrolled in or attended school, and therefore not have taken standardized tests</w:t>
      </w:r>
      <w:r w:rsidR="0093113F">
        <w:rPr>
          <w:bCs/>
        </w:rPr>
        <w:t xml:space="preserve"> </w:t>
      </w:r>
      <w:r w:rsidRPr="00E37DA7">
        <w:rPr>
          <w:bCs/>
        </w:rPr>
        <w:fldChar w:fldCharType="begin"/>
      </w:r>
      <w:r w:rsidR="00862945">
        <w:rPr>
          <w:bCs/>
        </w:rPr>
        <w:instrText xml:space="preserve"> ADDIN ZOTERO_ITEM CSL_CITATION {"citationID":"CrxghtcJ","properties":{"formattedCitation":"(Bolin and Kurtz, 2018; Fussell et al., 2010; Peek and Richardson, 2010; Picou and Marshall, 2007)","plainCitation":"(Bolin and Kurtz, 2018; Fussell et al., 2010; Peek and Richardson, 2010; 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00862945">
        <w:t>(Bolin and Kurtz, 2018; Fussell et al., 2010; Peek and Richardson, 2010; Picou and Marshall, 2007)</w:t>
      </w:r>
      <w:r w:rsidRPr="00E37DA7">
        <w:rPr>
          <w:bCs/>
        </w:rPr>
        <w:fldChar w:fldCharType="end"/>
      </w:r>
      <w:r w:rsidR="0093113F">
        <w:rPr>
          <w:bCs/>
        </w:rPr>
        <w:t>.</w:t>
      </w:r>
      <w:r w:rsidRPr="00E37DA7">
        <w:rPr>
          <w:bCs/>
        </w:rPr>
        <w:t xml:space="preserve"> It is also possible that displaced students were relocated to schools with more resources and funding than their original ones, which may have mitigated potential negative effects on academic achievement</w:t>
      </w:r>
      <w:r w:rsidR="0093113F">
        <w:rPr>
          <w:bCs/>
        </w:rPr>
        <w:t xml:space="preserve"> </w:t>
      </w:r>
      <w:r w:rsidRPr="00E37DA7">
        <w:rPr>
          <w:bCs/>
        </w:rPr>
        <w:fldChar w:fldCharType="begin"/>
      </w:r>
      <w:r w:rsidR="00862945">
        <w:rPr>
          <w:bCs/>
        </w:rPr>
        <w:instrText xml:space="preserve"> ADDIN ZOTERO_ITEM CSL_CITATION {"citationID":"NImsxLhN","properties":{"formattedCitation":"(Pane et al., 2008)","plainCitation":"(Pane et al., 2008)","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00862945">
        <w:t>(Pane et al., 2008)</w:t>
      </w:r>
      <w:r w:rsidRPr="00E37DA7">
        <w:rPr>
          <w:bCs/>
        </w:rPr>
        <w:fldChar w:fldCharType="end"/>
      </w:r>
      <w:r w:rsidR="0093113F">
        <w:rPr>
          <w:bCs/>
        </w:rPr>
        <w:t>.</w:t>
      </w:r>
      <w:r w:rsidRPr="00E37DA7">
        <w:rPr>
          <w:bCs/>
        </w:rPr>
        <w:t xml:space="preserve"> As a result, we suggest that education policymakers facilitate the entry of displaced students into new school settings and provide supporting guidelines for affected schools like those readily available in Florida.</w:t>
      </w:r>
      <w:r w:rsidR="00791B3C">
        <w:rPr>
          <w:bCs/>
        </w:rPr>
        <w:t xml:space="preserve"> There is a large body of literature pointing to </w:t>
      </w:r>
      <w:r w:rsidR="008F1DFB">
        <w:rPr>
          <w:bCs/>
        </w:rPr>
        <w:t xml:space="preserve">voluntary </w:t>
      </w:r>
      <w:r w:rsidR="00791B3C">
        <w:rPr>
          <w:bCs/>
        </w:rPr>
        <w:t>migration in the aftermath of natural disasters</w:t>
      </w:r>
      <w:r w:rsidR="008F1DFB">
        <w:rPr>
          <w:bCs/>
        </w:rPr>
        <w:t xml:space="preserve">, influenced by social, economic, and cultural factors </w:t>
      </w:r>
      <w:r w:rsidR="008F1DFB">
        <w:rPr>
          <w:bCs/>
        </w:rPr>
        <w:fldChar w:fldCharType="begin"/>
      </w:r>
      <w:r w:rsidR="008F1DFB">
        <w:rPr>
          <w:bCs/>
        </w:rPr>
        <w:instrText xml:space="preserve"> ADDIN ZOTERO_ITEM CSL_CITATION {"citationID":"csC0j6r6","properties":{"formattedCitation":"(Chumky et al., 2022; Hauer et al., 2020; Sheldon and Zhan, 2022)","plainCitation":"(Chumky et al., 2022; Hauer et al., 2020; Sheldon and Zhan, 2022)","noteIndex":0},"citationItems":[{"id":4037,"uris":["http://zotero.org/groups/4923355/items/ZT896P7Y"],"itemData":{"id":4037,"type":"article-journal","abstract":"Migration induced by disasters has gained attention across the globe. Several international agencies have already highlighted the extent of disaster-induced migration and called for interventions. Though these agencies present a broad perspective, either at international, national, or regional level, the status of existing empirical studies on migration induced by specific disaster events is somewhat unknown. Hence, this paper reviews the existing empirical literature on disaster-induced migration with a special emphasis on the spatio-temporal variability in migration types and patterns in response to both slow onset and rapid onset disasters. Using the Web of Science database, PRISMA framework is followed to select 43 research articles to conduct bibliometric analysis and systematic review. The review findings demonstrate a prevalence of studies on migration due to rapid onset disasters like flood, landslides and earthquakes compared to slow onset disasters like droughts. Also, migration from rural areas to urban areas are found to be the most common spatial pattern of migration irrespective of the type of disaster. The existing studies are found to concentrate on the economic drivers that induced disaster-induced migration with very less or no focus on other social or political drivers or an interplay of drivers that may lead to migration. The review demonstrates that apart from considering migration as an adaptation strategy, it is important to conduct more extensive studies on the dynamics, types and patterns, and interaction mechanism of different drivers of migration for future disaster preparedness.","container-title":"International Journal of Disaster Risk Reduction","DOI":"10.1016/j.ijdrr.2022.102931","ISSN":"2212-4209","journalAbbreviation":"International Journal of Disaster Risk Reduction","page":"102931","source":"ScienceDirect","title":"The current research landscape of disaster-induced migration: A systematic review and bibliometric analysis","title-short":"The current research landscape of disaster-induced migration","URL":"https://www.sciencedirect.com/science/article/pii/S2212420922001509","volume":"74","author":[{"family":"Chumky","given":"Tahmina"},{"family":"Basu","given":"Mrittika"},{"family":"Onitsuka","given":"Kenichiro"},{"family":"Hoshino","given":"Satoshi"}],"accessed":{"date-parts":[["2024",9,14]]},"issued":{"date-parts":[["2022",5,1]]}}},{"id":4041,"uris":["http://zotero.org/groups/4923355/items/3TMNWYC2"],"itemData":{"id":4041,"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 Rev Earth Environ","language":"en","license":"2019 Springer Nature Limited","note":"publisher: Nature Publishing Group","page":"28-39","source":"www.nature.com","title":"Sea-level rise and human migration","URL":"https://www.nature.com/articles/s43017-019-0002-9","volume":"1","author":[{"family":"Hauer","given":"Mathew E."},{"family":"Fussell","given":"Elizabeth"},{"family":"Mueller","given":"Valerie"},{"family":"Burkett","given":"Maxine"},{"family":"Call","given":"Maia"},{"family":"Abel","given":"Kali"},{"family":"McLeman","given":"Robert"},{"family":"Wrathall","given":"David"}],"accessed":{"date-parts":[["2024",9,14]]},"issued":{"date-parts":[["2020",1]]}}},{"id":4039,"uris":["http://zotero.org/groups/4923355/items/7PQS94FY"],"itemData":{"id":4039,"type":"article-journal","abstract":"Migration is a possible adaptation to climate change. We employ FEMA disaster declaration data and American Community Survey data to study household post-disaster migration choices. We find that natural disasters increase households’ propensity to migrate both out of their county but within their greater metropolitan area, as well as out of their greater metropolitan area, by up to one percentage point. However, low-income households are especially less likely to move following disasters associated with less FEMA aid. We also find that disaster-affected migrants favor safer destinations. While migrating households appear to factor disaster risk reduction into relocation decisions, the results imply the need for incentivizing and aiding migration for vulnerable populations who are less likely to do so on their own.","container-title":"Journal of Environmental Economics and Management","DOI":"10.1016/j.jeem.2022.102726","ISSN":"0095-0696","journalAbbreviation":"Journal of Environmental Economics and Management","page":"102726","source":"ScienceDirect","title":"The impact of hurricanes and floods on domestic migration","URL":"https://www.sciencedirect.com/science/article/pii/S009506962200081X","volume":"115","author":[{"family":"Sheldon","given":"Tamara L."},{"family":"Zhan","given":"Crystal"}],"accessed":{"date-parts":[["2024",9,14]]},"issued":{"date-parts":[["2022",9,1]]}}}],"schema":"https://github.com/citation-style-language/schema/raw/master/csl-citation.json"} </w:instrText>
      </w:r>
      <w:r w:rsidR="008F1DFB">
        <w:rPr>
          <w:bCs/>
        </w:rPr>
        <w:fldChar w:fldCharType="separate"/>
      </w:r>
      <w:r w:rsidR="008F1DFB">
        <w:rPr>
          <w:bCs/>
          <w:noProof/>
        </w:rPr>
        <w:t>(Chumky et al., 2022; Hauer et al., 2020; Sheldon and Zhan, 2022)</w:t>
      </w:r>
      <w:r w:rsidR="008F1DFB">
        <w:rPr>
          <w:bCs/>
        </w:rPr>
        <w:fldChar w:fldCharType="end"/>
      </w:r>
      <w:r w:rsidR="008F1DFB">
        <w:rPr>
          <w:bCs/>
        </w:rPr>
        <w:t>. Our results may therefore be partially explained by the fact that post-</w:t>
      </w:r>
      <w:r w:rsidR="008F1DFB" w:rsidRPr="008F1DFB">
        <w:rPr>
          <w:bCs/>
        </w:rPr>
        <w:t xml:space="preserve">disaster </w:t>
      </w:r>
      <w:r w:rsidR="008F1DFB">
        <w:rPr>
          <w:bCs/>
        </w:rPr>
        <w:t>migration would have changed</w:t>
      </w:r>
      <w:r w:rsidR="008F1DFB" w:rsidRPr="008F1DFB">
        <w:rPr>
          <w:bCs/>
        </w:rPr>
        <w:t xml:space="preserve"> </w:t>
      </w:r>
      <w:r w:rsidR="008F1DFB" w:rsidRPr="008F1DFB">
        <w:rPr>
          <w:bCs/>
        </w:rPr>
        <w:lastRenderedPageBreak/>
        <w:t xml:space="preserve">the </w:t>
      </w:r>
      <w:r w:rsidR="008F1DFB">
        <w:rPr>
          <w:bCs/>
        </w:rPr>
        <w:t>sociodemographic composition</w:t>
      </w:r>
      <w:r w:rsidR="008F1DFB" w:rsidRPr="008F1DFB">
        <w:rPr>
          <w:bCs/>
        </w:rPr>
        <w:t xml:space="preserve"> of families </w:t>
      </w:r>
      <w:r w:rsidR="008F1DFB">
        <w:rPr>
          <w:bCs/>
        </w:rPr>
        <w:t>in a hurricane-impacted</w:t>
      </w:r>
      <w:r w:rsidR="008F1DFB" w:rsidRPr="008F1DFB">
        <w:rPr>
          <w:bCs/>
        </w:rPr>
        <w:t xml:space="preserve"> county, thus </w:t>
      </w:r>
      <w:r w:rsidR="008F1DFB">
        <w:rPr>
          <w:bCs/>
        </w:rPr>
        <w:t xml:space="preserve">indirectly </w:t>
      </w:r>
      <w:r w:rsidR="008F1DFB" w:rsidRPr="008F1DFB">
        <w:rPr>
          <w:bCs/>
        </w:rPr>
        <w:t xml:space="preserve">affecting </w:t>
      </w:r>
      <w:r w:rsidR="008F1DFB">
        <w:rPr>
          <w:bCs/>
        </w:rPr>
        <w:t>its</w:t>
      </w:r>
      <w:r w:rsidR="008F1DFB" w:rsidRPr="008F1DFB">
        <w:rPr>
          <w:bCs/>
        </w:rPr>
        <w:t xml:space="preserve"> </w:t>
      </w:r>
      <w:r w:rsidR="008F1DFB">
        <w:rPr>
          <w:bCs/>
        </w:rPr>
        <w:t xml:space="preserve">students’ </w:t>
      </w:r>
      <w:r w:rsidR="008F1DFB" w:rsidRPr="008F1DFB">
        <w:rPr>
          <w:bCs/>
        </w:rPr>
        <w:t>educational outcomes.</w:t>
      </w:r>
    </w:p>
    <w:p w14:paraId="4AFF2F6E" w14:textId="77777777" w:rsidR="00A81816" w:rsidRPr="00E37DA7" w:rsidRDefault="00A81816" w:rsidP="00A81816">
      <w:pPr>
        <w:rPr>
          <w:bCs/>
        </w:rPr>
      </w:pPr>
    </w:p>
    <w:p w14:paraId="3ACB6E7F" w14:textId="47B23414" w:rsidR="00A81816" w:rsidRPr="00E37DA7" w:rsidRDefault="00A81816" w:rsidP="00A81816">
      <w:pPr>
        <w:rPr>
          <w:bCs/>
        </w:rPr>
      </w:pPr>
      <w:r w:rsidRPr="00E37DA7">
        <w:rPr>
          <w:bCs/>
        </w:rPr>
        <w:t xml:space="preserve">Our findings consistently demonstrated the educational vulnerability of racially and socioeconomically marginalized groups, regardless of hurricane exposure. Grade cohorts with greater shares of students racialized as Black, American Indian/Alaska Native, Hispanic, and who </w:t>
      </w:r>
      <w:r w:rsidR="00791B3C">
        <w:rPr>
          <w:bCs/>
        </w:rPr>
        <w:t>were</w:t>
      </w:r>
      <w:r w:rsidRPr="00E37DA7">
        <w:rPr>
          <w:bCs/>
        </w:rPr>
        <w:t xml:space="preserve"> socioeconomically dis</w:t>
      </w:r>
      <w:r w:rsidR="000303B2">
        <w:rPr>
          <w:bCs/>
        </w:rPr>
        <w:t>advantaged</w:t>
      </w:r>
      <w:r w:rsidRPr="00E37DA7">
        <w:rPr>
          <w:bCs/>
        </w:rPr>
        <w:t xml:space="preserve"> performed more poorly on standardized testing in both math and reading/language arts. This comports with previous findings that these groups are at a systematic disadvantage in terms of standardized testing and overall educational attainment</w:t>
      </w:r>
      <w:r w:rsidR="00791B3C">
        <w:rPr>
          <w:bCs/>
        </w:rPr>
        <w:t xml:space="preserve"> </w:t>
      </w:r>
      <w:r w:rsidRPr="00E37DA7">
        <w:rPr>
          <w:bCs/>
        </w:rPr>
        <w:fldChar w:fldCharType="begin"/>
      </w:r>
      <w:r w:rsidR="00862945">
        <w:rPr>
          <w:bCs/>
        </w:rPr>
        <w:instrText xml:space="preserve"> ADDIN ZOTERO_ITEM CSL_CITATION {"citationID":"HHKVgAPb","properties":{"formattedCitation":"(Gordon and Cui, 2018; White et al., 2016)","plainCitation":"(Gordon and Cui, 2018; White et al., 2016)","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00862945">
        <w:t>(Gordon and Cui, 2018; White et al., 2016)</w:t>
      </w:r>
      <w:r w:rsidRPr="00E37DA7">
        <w:rPr>
          <w:bCs/>
        </w:rPr>
        <w:fldChar w:fldCharType="end"/>
      </w:r>
      <w:r w:rsidRPr="00E37DA7">
        <w:rPr>
          <w:bCs/>
        </w:rPr>
        <w:t xml:space="preserve"> and further speaks to the need for post-storm resources to be targeted in this direction. In contrast, grade cohorts with greater shares of students racialized as Asian tended to perform better overall, which scholars attribute to unique cultural attributes</w:t>
      </w:r>
      <w:r w:rsidR="00791B3C">
        <w:rPr>
          <w:bCs/>
        </w:rPr>
        <w:t xml:space="preserve"> </w:t>
      </w:r>
      <w:r w:rsidRPr="00E37DA7">
        <w:rPr>
          <w:bCs/>
        </w:rPr>
        <w:fldChar w:fldCharType="begin"/>
      </w:r>
      <w:r w:rsidR="00862945">
        <w:rPr>
          <w:bCs/>
        </w:rPr>
        <w:instrText xml:space="preserve"> ADDIN ZOTERO_ITEM CSL_CITATION {"citationID":"LY84J0Nn","properties":{"formattedCitation":"(Hsin and Xie, 2014; Li and Xie, 2020; Liu and Xie, 2016)","plainCitation":"(Hsin and Xie, 2014; Li and Xie, 2020; Liu and Xie, 2016)","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00862945">
        <w:t>(Hsin and Xie, 2014; Li and Xie, 2020; Liu and Xie, 2016)</w:t>
      </w:r>
      <w:r w:rsidRPr="00E37DA7">
        <w:rPr>
          <w:bCs/>
        </w:rPr>
        <w:fldChar w:fldCharType="end"/>
      </w:r>
      <w:r w:rsidR="00791B3C">
        <w:rPr>
          <w:bCs/>
        </w:rPr>
        <w:t>.</w:t>
      </w:r>
      <w:r w:rsidRPr="00E37DA7">
        <w:rPr>
          <w:bCs/>
        </w:rPr>
        <w:t xml:space="preserve"> Counties with greater shares of special education students tended to perform better on standardized testing, which may be indicative of the fact that the individual education programs (IEPs) required for this unique cohort may help schools identify and support this 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sidR="00791B3C">
        <w:rPr>
          <w:bCs/>
        </w:rPr>
        <w:t xml:space="preserve"> </w:t>
      </w:r>
      <w:r w:rsidRPr="00E37DA7">
        <w:rPr>
          <w:bCs/>
        </w:rPr>
        <w:fldChar w:fldCharType="begin"/>
      </w:r>
      <w:r w:rsidR="00862945">
        <w:rPr>
          <w:bCs/>
        </w:rPr>
        <w:instrText xml:space="preserve"> ADDIN ZOTERO_ITEM CSL_CITATION {"citationID":"SW8CR1EJ","properties":{"formattedCitation":"(Bailey, 2007)","plainCitation":"(Bailey, 2007)","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00862945">
        <w:t>(Bailey, 2007)</w:t>
      </w:r>
      <w:r w:rsidRPr="00E37DA7">
        <w:rPr>
          <w:bCs/>
        </w:rPr>
        <w:fldChar w:fldCharType="end"/>
      </w:r>
      <w:r w:rsidR="00791B3C">
        <w:rPr>
          <w:bCs/>
        </w:rPr>
        <w:t>.</w:t>
      </w:r>
      <w:r w:rsidRPr="00E37DA7">
        <w:rPr>
          <w:bCs/>
        </w:rPr>
        <w:t xml:space="preserve"> County-level socioeconomic status based on those living in poverty and residents with a college degree also tended to be strongly associated with academic performance.</w:t>
      </w:r>
    </w:p>
    <w:p w14:paraId="295AC851" w14:textId="77777777" w:rsidR="00A81816" w:rsidRPr="00E37DA7" w:rsidRDefault="00A81816" w:rsidP="00A81816">
      <w:pPr>
        <w:rPr>
          <w:bCs/>
        </w:rPr>
      </w:pPr>
    </w:p>
    <w:p w14:paraId="1AC39E86" w14:textId="261BE5C5" w:rsidR="00A81816" w:rsidRPr="00E37DA7" w:rsidRDefault="00A81816" w:rsidP="00A81816">
      <w:pPr>
        <w:rPr>
          <w:bCs/>
        </w:rPr>
      </w:pPr>
      <w:r w:rsidRPr="00E37DA7">
        <w:rPr>
          <w:bCs/>
        </w:rPr>
        <w:lastRenderedPageBreak/>
        <w:t>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w:t>
      </w:r>
      <w:r w:rsidR="00190828">
        <w:rPr>
          <w:bCs/>
        </w:rPr>
        <w:t>, test scores,</w:t>
      </w:r>
      <w:r w:rsidRPr="00E37DA7">
        <w:rPr>
          <w:bCs/>
        </w:rPr>
        <w:t xml:space="preserve"> and relevant covariates. Given the large size of counties and the many diverse schools</w:t>
      </w:r>
      <w:r w:rsidR="00190828">
        <w:rPr>
          <w:bCs/>
        </w:rPr>
        <w:t xml:space="preserve"> and likely differential hurricane impacts</w:t>
      </w:r>
      <w:r w:rsidRPr="00E37DA7">
        <w:rPr>
          <w:bCs/>
        </w:rPr>
        <w:t xml:space="preserve"> within each of them, future analyses should consider using a more granular spatial unit of analysis such as a</w:t>
      </w:r>
      <w:r w:rsidR="00190828">
        <w:rPr>
          <w:bCs/>
        </w:rPr>
        <w:t xml:space="preserve"> </w:t>
      </w:r>
      <w:r w:rsidR="0045461E">
        <w:rPr>
          <w:bCs/>
        </w:rPr>
        <w:t>census tract or</w:t>
      </w:r>
      <w:r w:rsidRPr="00E37DA7">
        <w:rPr>
          <w:bCs/>
        </w:rPr>
        <w:t xml:space="preserve"> school district to have greater variance and better capture actual hurricane exposure and grade cohort composition. Fourth, if students had been displaced by hurricanes, their test scores would have been reflected in their new, rather than original, counties of residence and/or schooling. </w:t>
      </w:r>
      <w:r w:rsidR="0045461E">
        <w:rPr>
          <w:bCs/>
        </w:rPr>
        <w:t xml:space="preserve">Fifth, our metric of hurricane exposure was solely based on wind speed, whereas hurricane impacts could perhaps have been more comprehensively captured by accounting for </w:t>
      </w:r>
      <w:r w:rsidR="00164DE7">
        <w:rPr>
          <w:bCs/>
        </w:rPr>
        <w:t>the extent of rainfall</w:t>
      </w:r>
      <w:r w:rsidR="0045461E">
        <w:rPr>
          <w:bCs/>
        </w:rPr>
        <w:t xml:space="preserve"> and/or structural damage. </w:t>
      </w:r>
      <w:r w:rsidRPr="00E37DA7">
        <w:rPr>
          <w:bCs/>
        </w:rPr>
        <w:t>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5DA53F03" w14:textId="77777777" w:rsidR="00A81816" w:rsidRDefault="00A81816" w:rsidP="00A81816">
      <w:pPr>
        <w:rPr>
          <w:bCs/>
        </w:rPr>
      </w:pPr>
    </w:p>
    <w:p w14:paraId="7CDF11BA" w14:textId="598F6420" w:rsidR="00A81816" w:rsidRPr="00A81816" w:rsidRDefault="00A81816" w:rsidP="00A81816">
      <w:pPr>
        <w:rPr>
          <w:b/>
        </w:rPr>
      </w:pPr>
      <w:r w:rsidRPr="00A81816">
        <w:rPr>
          <w:b/>
        </w:rPr>
        <w:t>Conclusion</w:t>
      </w:r>
    </w:p>
    <w:p w14:paraId="276F491B" w14:textId="78A6D31E" w:rsidR="00A81816" w:rsidRDefault="00A81816" w:rsidP="00A81816">
      <w:pPr>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sidR="007F5B78">
        <w:rPr>
          <w:bCs/>
        </w:rPr>
        <w:t xml:space="preserve"> </w:t>
      </w:r>
      <w:r w:rsidRPr="00E37DA7">
        <w:rPr>
          <w:bCs/>
        </w:rPr>
        <w:fldChar w:fldCharType="begin"/>
      </w:r>
      <w:r w:rsidR="00862945">
        <w:rPr>
          <w:bCs/>
        </w:rPr>
        <w:instrText xml:space="preserve"> ADDIN ZOTERO_ITEM CSL_CITATION {"citationID":"igpXHOux","properties":{"formattedCitation":"(Nowicki, 2022)","plainCitation":"(Nowicki, 2022)","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00862945">
        <w:t>(Nowicki, 2022)</w:t>
      </w:r>
      <w:r w:rsidRPr="00E37DA7">
        <w:rPr>
          <w:bCs/>
        </w:rPr>
        <w:fldChar w:fldCharType="end"/>
      </w:r>
      <w:r w:rsidR="007F5B78">
        <w:rPr>
          <w:bCs/>
        </w:rPr>
        <w:t>. This will not only enhance student, but also community resilience to the effects of climate change-driven extreme weather events.</w:t>
      </w:r>
    </w:p>
    <w:p w14:paraId="75A58BF2" w14:textId="77777777" w:rsidR="00A81816" w:rsidRDefault="00A81816" w:rsidP="00A81816">
      <w:pPr>
        <w:rPr>
          <w:b/>
        </w:rPr>
      </w:pPr>
    </w:p>
    <w:p w14:paraId="6AF6B8B3" w14:textId="77777777" w:rsidR="00A81816" w:rsidRPr="009704A9" w:rsidRDefault="00A81816" w:rsidP="00A81816">
      <w:pPr>
        <w:rPr>
          <w:b/>
          <w:bCs/>
          <w:noProof/>
        </w:rPr>
      </w:pPr>
      <w:r w:rsidRPr="007E7C3E">
        <w:rPr>
          <w:b/>
        </w:rPr>
        <w:t>Acknowledgements</w:t>
      </w:r>
    </w:p>
    <w:p w14:paraId="48C766B3" w14:textId="7A51259E" w:rsidR="00A81816" w:rsidRPr="00A81816" w:rsidRDefault="00A81816" w:rsidP="00A81816">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r>
        <w:rPr>
          <w:bCs/>
        </w:rPr>
        <w:br w:type="page"/>
      </w:r>
    </w:p>
    <w:p w14:paraId="24BBCEE0" w14:textId="77777777" w:rsidR="00A81816" w:rsidRPr="007E7C3E" w:rsidRDefault="00A81816" w:rsidP="00A81816">
      <w:pPr>
        <w:rPr>
          <w:b/>
        </w:rPr>
      </w:pPr>
      <w:r w:rsidRPr="007E7C3E">
        <w:rPr>
          <w:b/>
        </w:rPr>
        <w:lastRenderedPageBreak/>
        <w:t>References</w:t>
      </w:r>
    </w:p>
    <w:p w14:paraId="5065CBB0" w14:textId="77777777" w:rsidR="00112442" w:rsidRPr="00112442" w:rsidRDefault="00A81816" w:rsidP="00112442">
      <w:pPr>
        <w:pStyle w:val="Bibliography"/>
      </w:pPr>
      <w:r>
        <w:rPr>
          <w:noProof/>
        </w:rPr>
        <w:fldChar w:fldCharType="begin"/>
      </w:r>
      <w:r w:rsidR="00BD1634">
        <w:rPr>
          <w:noProof/>
        </w:rPr>
        <w:instrText xml:space="preserve"> ADDIN ZOTERO_BIBL {"uncited":[],"omitted":[],"custom":[]} CSL_BIBLIOGRAPHY </w:instrText>
      </w:r>
      <w:r>
        <w:rPr>
          <w:noProof/>
        </w:rPr>
        <w:fldChar w:fldCharType="separate"/>
      </w:r>
      <w:r w:rsidR="00112442" w:rsidRPr="00112442">
        <w:t>Anderson, G.B., 2017. hurricaneexposuredata [WWW Document]. GitHub. URL https://github.com/geanders/hurricaneexposuredata (accessed 1.25.23).</w:t>
      </w:r>
    </w:p>
    <w:p w14:paraId="6C440942" w14:textId="77777777" w:rsidR="00112442" w:rsidRPr="00112442" w:rsidRDefault="00112442" w:rsidP="00112442">
      <w:pPr>
        <w:pStyle w:val="Bibliography"/>
      </w:pPr>
      <w:r w:rsidRPr="00112442">
        <w:t>Anderson, G.B., Eddelbuettel, D., 2017. Hosting Data Packages via drat: A Case Study with Hurricane Exposure Data. R J 9, 486–497. https://doi.org/10.32614/rj-2017-026</w:t>
      </w:r>
    </w:p>
    <w:p w14:paraId="09241F84" w14:textId="77777777" w:rsidR="00112442" w:rsidRPr="00112442" w:rsidRDefault="00112442" w:rsidP="00112442">
      <w:pPr>
        <w:pStyle w:val="Bibliography"/>
      </w:pPr>
      <w:r w:rsidRPr="00112442">
        <w:t>Anderson, G.B., Ferreri, J., Al, -Hamdan Mohammad, Crosson, W., Schumacher, A., Guikema, S., Quiring, S., Eddelbuettel, D., Yan, M., Peng, R.D., 2020. Assessing United States County-Level Exposure for Research on Tropical Cyclones and Human Health. Environmental Health Perspectives 128, 107009. https://doi.org/10.1289/EHP6976</w:t>
      </w:r>
    </w:p>
    <w:p w14:paraId="49D9CC11" w14:textId="77777777" w:rsidR="00112442" w:rsidRPr="00112442" w:rsidRDefault="00112442" w:rsidP="00112442">
      <w:pPr>
        <w:pStyle w:val="Bibliography"/>
      </w:pPr>
      <w:r w:rsidRPr="00112442">
        <w:t>Anderson, M., 2022. More than 2.5 million Florida students have missed school during Hurricane Ian. NPR.</w:t>
      </w:r>
    </w:p>
    <w:p w14:paraId="43767C18" w14:textId="77777777" w:rsidR="00112442" w:rsidRPr="00112442" w:rsidRDefault="00112442" w:rsidP="00112442">
      <w:pPr>
        <w:pStyle w:val="Bibliography"/>
      </w:pPr>
      <w:r w:rsidRPr="00112442">
        <w:t>Bailey, A.L., 2007. The Language Demands of School: Putting Academic English to the Test. Yale University Press.</w:t>
      </w:r>
    </w:p>
    <w:p w14:paraId="33838F58" w14:textId="77777777" w:rsidR="00112442" w:rsidRPr="00112442" w:rsidRDefault="00112442" w:rsidP="00112442">
      <w:pPr>
        <w:pStyle w:val="Bibliography"/>
      </w:pPr>
      <w:r w:rsidRPr="00112442">
        <w:t>Blackwell, J., 2020. Record-breaking Atlantic hurricane season draws to an end [WWW Document]. National Oceanic and Atmospheric Administration. URL https://www.noaa.gov/media-release/record-breaking-atlantic-hurricane-season-draws-to-end (accessed 9.26.23).</w:t>
      </w:r>
    </w:p>
    <w:p w14:paraId="591EE8A7" w14:textId="77777777" w:rsidR="00112442" w:rsidRPr="00112442" w:rsidRDefault="00112442" w:rsidP="00112442">
      <w:pPr>
        <w:pStyle w:val="Bibliography"/>
      </w:pPr>
      <w:r w:rsidRPr="00112442">
        <w:t>Boehner, J.A., 2002. H.R.1 - 107th Congress (2001-2002): No Child Left Behind Act of 2001 [WWW Document]. URL http://www.congress.gov/ (accessed 1.23.23).</w:t>
      </w:r>
    </w:p>
    <w:p w14:paraId="11D025AA" w14:textId="77777777" w:rsidR="00112442" w:rsidRPr="00112442" w:rsidRDefault="00112442" w:rsidP="00112442">
      <w:pPr>
        <w:pStyle w:val="Bibliography"/>
      </w:pPr>
      <w:r w:rsidRPr="00112442">
        <w:t>Bolin, B., Kurtz, L.C., 2018. Race, Class, Ethnicity, and Disaster Vulnerability, in: Rodríguez, H., Donner, W., Trainor, J.E. (Eds.), Handbook of Disaster Research, Handbooks of Sociology and Social Research. Springer International Publishing, Cham, pp. 181–203. https://doi.org/10.1007/978-3-319-63254-4_10</w:t>
      </w:r>
    </w:p>
    <w:p w14:paraId="794199CF" w14:textId="77777777" w:rsidR="00112442" w:rsidRPr="00112442" w:rsidRDefault="00112442" w:rsidP="00112442">
      <w:pPr>
        <w:pStyle w:val="Bibliography"/>
      </w:pPr>
      <w:r w:rsidRPr="00112442">
        <w:t>Chavas, D., Chen, J., 2020. Tropical cyclones could last longer after landfall in a warming world. Nature 587, 200–201. https://doi.org/10.1038/d41586-020-03118-2</w:t>
      </w:r>
    </w:p>
    <w:p w14:paraId="64B69D19" w14:textId="77777777" w:rsidR="00112442" w:rsidRPr="00112442" w:rsidRDefault="00112442" w:rsidP="00112442">
      <w:pPr>
        <w:pStyle w:val="Bibliography"/>
      </w:pPr>
      <w:r w:rsidRPr="00112442">
        <w:t>Chumky, T., Basu, M., Onitsuka, K., Hoshino, S., 2022. The current research landscape of disaster-induced migration: A systematic review and bibliometric analysis. International Journal of Disaster Risk Reduction 74, 102931. https://doi.org/10.1016/j.ijdrr.2022.102931</w:t>
      </w:r>
    </w:p>
    <w:p w14:paraId="4CB5AE82" w14:textId="77777777" w:rsidR="00112442" w:rsidRPr="00112442" w:rsidRDefault="00112442" w:rsidP="00112442">
      <w:pPr>
        <w:pStyle w:val="Bibliography"/>
      </w:pPr>
      <w:r w:rsidRPr="00112442">
        <w:t>Davis, C.R., Cannon, S.R., Fuller, S.C., 2021. The storm after the storm: the long-term lingering impacts of hurricanes on schools. Disaster Prevention and Management: An International Journal 30, 264–278. https://doi.org/10.1108/DPM-03-2020-0055</w:t>
      </w:r>
    </w:p>
    <w:p w14:paraId="70F496AD" w14:textId="77777777" w:rsidR="00112442" w:rsidRPr="00112442" w:rsidRDefault="00112442" w:rsidP="00112442">
      <w:pPr>
        <w:pStyle w:val="Bibliography"/>
      </w:pPr>
      <w:r w:rsidRPr="00112442">
        <w:t>Donald, S.G., Lang, K., 2007. Inference with Difference-in-Differences and Other Panel Data. The Review of Economics and Statistics 89, 221–233. https://doi.org/10.1162/rest.89.2.221</w:t>
      </w:r>
    </w:p>
    <w:p w14:paraId="724568CD" w14:textId="77777777" w:rsidR="00112442" w:rsidRPr="00112442" w:rsidRDefault="00112442" w:rsidP="00112442">
      <w:pPr>
        <w:pStyle w:val="Bibliography"/>
      </w:pPr>
      <w:r w:rsidRPr="00112442">
        <w:t>Fuller, S.C., Davis, C.R., 2021. Academic Progress for Students Following a Hurricane. Education Policy Initiative at Carolina, University of North Carolina at Chapel Hill.</w:t>
      </w:r>
    </w:p>
    <w:p w14:paraId="6BD26759" w14:textId="77777777" w:rsidR="00112442" w:rsidRPr="00112442" w:rsidRDefault="00112442" w:rsidP="00112442">
      <w:pPr>
        <w:pStyle w:val="Bibliography"/>
      </w:pPr>
      <w:r w:rsidRPr="00112442">
        <w:t>Fussell, E., Sastry, N., VanLandingham, M., 2010. Race, socioeconomic status, and return migration to New Orleans after Hurricane Katrina. Popul Environ 31, 20–42. https://doi.org/10.1007/s11111-009-0092-2</w:t>
      </w:r>
    </w:p>
    <w:p w14:paraId="01D3AA50" w14:textId="77777777" w:rsidR="00112442" w:rsidRPr="00112442" w:rsidRDefault="00112442" w:rsidP="00112442">
      <w:pPr>
        <w:pStyle w:val="Bibliography"/>
      </w:pPr>
      <w:r w:rsidRPr="00112442">
        <w:t>Gelman, A., Carlin, J.B., Stern, H.S., Dunson, D.B., Vehtari, A., Rubin, D.B., 2015. Bayesian Data Analysis, 3rd ed. Chapman and Hall/CRC, New York. https://doi.org/10.1201/b16018</w:t>
      </w:r>
    </w:p>
    <w:p w14:paraId="30395E9C" w14:textId="77777777" w:rsidR="00112442" w:rsidRPr="00112442" w:rsidRDefault="00112442" w:rsidP="00112442">
      <w:pPr>
        <w:pStyle w:val="Bibliography"/>
      </w:pPr>
      <w:r w:rsidRPr="00112442">
        <w:t>Gordon, M.S., Cui, M., 2018. The Intersection of Race and Community Poverty and Its Effects on Adolescents’ Academic Achievement. Youth &amp; Society 50, 947–965. https://doi.org/10.1177/0044118X16646590</w:t>
      </w:r>
    </w:p>
    <w:p w14:paraId="23EF4C36" w14:textId="77777777" w:rsidR="00112442" w:rsidRPr="00112442" w:rsidRDefault="00112442" w:rsidP="00112442">
      <w:pPr>
        <w:pStyle w:val="Bibliography"/>
      </w:pPr>
      <w:r w:rsidRPr="00112442">
        <w:t xml:space="preserve">Grineski, S., Alexander, C., Allain, M.L., Clark, A.S., Collins, T.W., Goodwin, E., Mullen, C.J., Scott, M., Shaker, Y., Ramos, K.D., Renteria, R.A., Rubio, R., 2024. </w:t>
      </w:r>
      <w:r w:rsidRPr="00112442">
        <w:lastRenderedPageBreak/>
        <w:t>Environmental Influences on Academic Proficiency. Curr Epidemiol Rep 11, 1–19. https://doi.org/10.1007/s40471-023-00324-0</w:t>
      </w:r>
    </w:p>
    <w:p w14:paraId="2E4B6D50" w14:textId="77777777" w:rsidR="00112442" w:rsidRPr="00112442" w:rsidRDefault="00112442" w:rsidP="00112442">
      <w:pPr>
        <w:pStyle w:val="Bibliography"/>
      </w:pPr>
      <w:r w:rsidRPr="00112442">
        <w:t>Harvey, S., 2021. 2021 hurricane season uses up name list for only 3rd time in history [WWW Document]. CW 39 Houston. URL https://widget.airnow.gov/aq-dial-widget-primary-pollutant/?city=Houston&amp;state=TX&amp;country=USA (accessed 9.26.23).</w:t>
      </w:r>
    </w:p>
    <w:p w14:paraId="1EAD6AA9" w14:textId="77777777" w:rsidR="00112442" w:rsidRPr="00112442" w:rsidRDefault="00112442" w:rsidP="00112442">
      <w:pPr>
        <w:pStyle w:val="Bibliography"/>
      </w:pPr>
      <w:r w:rsidRPr="00112442">
        <w:t>Hauer, M.E., Fussell, E., Mueller, V., Burkett, M., Call, M., Abel, K., McLeman, R., Wrathall, D., 2020. Sea-level rise and human migration. Nat Rev Earth Environ 1, 28–39. https://doi.org/10.1038/s43017-019-0002-9</w:t>
      </w:r>
    </w:p>
    <w:p w14:paraId="7DE18BA4" w14:textId="77777777" w:rsidR="00112442" w:rsidRPr="00112442" w:rsidRDefault="00112442" w:rsidP="00112442">
      <w:pPr>
        <w:pStyle w:val="Bibliography"/>
      </w:pPr>
      <w:r w:rsidRPr="00112442">
        <w:t>Holmes, G.M., 2002. Effect of Extreme Weather Events on Student Test Performance. Natural Hazards Review 3, 82–91. https://doi.org/10.1061/(ASCE)1527-6988(2002)3:3(82)</w:t>
      </w:r>
    </w:p>
    <w:p w14:paraId="50B6FFE6" w14:textId="77777777" w:rsidR="00112442" w:rsidRPr="00112442" w:rsidRDefault="00112442" w:rsidP="00112442">
      <w:pPr>
        <w:pStyle w:val="Bibliography"/>
      </w:pPr>
      <w:r w:rsidRPr="00112442">
        <w:t>Hsin, A., Xie, Y., 2014. Explaining Asian Americans’ academic advantage over whites. Proceedings of the National Academy of Sciences 111, 8416–8421. https://doi.org/10.1073/pnas.1406402111</w:t>
      </w:r>
    </w:p>
    <w:p w14:paraId="1783F4FF" w14:textId="77777777" w:rsidR="00112442" w:rsidRPr="00112442" w:rsidRDefault="00112442" w:rsidP="00112442">
      <w:pPr>
        <w:pStyle w:val="Bibliography"/>
      </w:pPr>
      <w:r w:rsidRPr="00112442">
        <w:t>Hurricanes Florence and Matthew: Research into the Impact of the Storms on Schools, 2019. . The Innovation Project.</w:t>
      </w:r>
    </w:p>
    <w:p w14:paraId="3C5A9754" w14:textId="77777777" w:rsidR="00112442" w:rsidRPr="00112442" w:rsidRDefault="00112442" w:rsidP="00112442">
      <w:pPr>
        <w:pStyle w:val="Bibliography"/>
      </w:pPr>
      <w:r w:rsidRPr="00112442">
        <w:t>Jahan, F.A., Zviedrite, N., Gao, H., Ahmed, F., Uzicanin, A., 2022. Causes, characteristics, and patterns of prolonged unplanned school closures prior to the COVID-19 pandemic—United States, 2011–2019. PLOS ONE 17, e0272088. https://doi.org/10.1371/journal.pone.0272088</w:t>
      </w:r>
    </w:p>
    <w:p w14:paraId="7A6C504C" w14:textId="77777777" w:rsidR="00112442" w:rsidRPr="00112442" w:rsidRDefault="00112442" w:rsidP="00112442">
      <w:pPr>
        <w:pStyle w:val="Bibliography"/>
      </w:pPr>
      <w:r w:rsidRPr="00112442">
        <w:t>Klein, R., 2015. These Are The Schools That Hurricane Katrina Destroyed. HuffPost Voices. URL https://www.huffpost.com/entry/new-orleans-schools-hurricane-katrina_n_55cba766e4b0f73b20bb9a13 (accessed 9.26.23).</w:t>
      </w:r>
    </w:p>
    <w:p w14:paraId="28516B32" w14:textId="77777777" w:rsidR="00112442" w:rsidRPr="00112442" w:rsidRDefault="00112442" w:rsidP="00112442">
      <w:pPr>
        <w:pStyle w:val="Bibliography"/>
      </w:pPr>
      <w:r w:rsidRPr="00112442">
        <w:t>Lai, B.S., Esnard, A.-M., Wyczalkowski, C., Savage, R., Shah, H., 2019. Trajectories of School Recovery After a Natural Disaster: Risk and Protective Factors. Risk, Hazards &amp; Crisis in Public Policy 10, 32–51. https://doi.org/10.1002/rhc3.12158</w:t>
      </w:r>
    </w:p>
    <w:p w14:paraId="568A331B" w14:textId="77777777" w:rsidR="00112442" w:rsidRPr="00112442" w:rsidRDefault="00112442" w:rsidP="00112442">
      <w:pPr>
        <w:pStyle w:val="Bibliography"/>
      </w:pPr>
      <w:r w:rsidRPr="00112442">
        <w:t>Li, W., Xie, Y., 2020. The influence of family background on educational expectations: a comparative study. Chinese Sociological Review 52, 269–294. https://doi.org/10.1080/21620555.2020.1738917</w:t>
      </w:r>
    </w:p>
    <w:p w14:paraId="0ED779C3" w14:textId="77777777" w:rsidR="00112442" w:rsidRPr="00112442" w:rsidRDefault="00112442" w:rsidP="00112442">
      <w:pPr>
        <w:pStyle w:val="Bibliography"/>
      </w:pPr>
      <w:r w:rsidRPr="00112442">
        <w:t>Liu, A., Xie, Y., 2016. Why do Asian Americans academically outperform Whites? – The cultural explanation revisited. Social Science Research 58, 210–226. https://doi.org/10.1016/j.ssresearch.2016.03.004</w:t>
      </w:r>
    </w:p>
    <w:p w14:paraId="7B66F757" w14:textId="77777777" w:rsidR="00112442" w:rsidRPr="00112442" w:rsidRDefault="00112442" w:rsidP="00112442">
      <w:pPr>
        <w:pStyle w:val="Bibliography"/>
      </w:pPr>
      <w:r w:rsidRPr="00112442">
        <w:t>Lu, W., Hackman, D.A., Schwartz, J., 2021. Ambient air pollution associated with lower academic achievement among US children: A nationwide panel study of school districts. Environmental Epidemiology 5, e174. https://doi.org/10.1097/EE9.0000000000000174</w:t>
      </w:r>
    </w:p>
    <w:p w14:paraId="382BCC14" w14:textId="77777777" w:rsidR="00112442" w:rsidRPr="00112442" w:rsidRDefault="00112442" w:rsidP="00112442">
      <w:pPr>
        <w:pStyle w:val="Bibliography"/>
      </w:pPr>
      <w:r w:rsidRPr="00112442">
        <w:t>Mack, R., 2018. Texas schools affected by Hurricane Harvey say more resources are needed to help students recover. The Texas Tribune.</w:t>
      </w:r>
    </w:p>
    <w:p w14:paraId="0340DE55" w14:textId="77777777" w:rsidR="00112442" w:rsidRPr="00112442" w:rsidRDefault="00112442" w:rsidP="00112442">
      <w:pPr>
        <w:pStyle w:val="Bibliography"/>
      </w:pPr>
      <w:r w:rsidRPr="00112442">
        <w:t>McElreath, R., 2016. Statistical Rethinking: A Bayesian Course with Examples in R and Stan. Chapman and Hall/CRC, New York. https://doi.org/10.1201/9781315372495</w:t>
      </w:r>
    </w:p>
    <w:p w14:paraId="6A9E05CB" w14:textId="77777777" w:rsidR="00112442" w:rsidRPr="00112442" w:rsidRDefault="00112442" w:rsidP="00112442">
      <w:pPr>
        <w:pStyle w:val="Bibliography"/>
      </w:pPr>
      <w:r w:rsidRPr="00112442">
        <w:t>Natural Disaster Resources | U.S. Department of Education [WWW Document], n.d. URL https://www.ed.gov/hurricane-help (accessed 10.2.23).</w:t>
      </w:r>
    </w:p>
    <w:p w14:paraId="4B512F50" w14:textId="77777777" w:rsidR="00112442" w:rsidRPr="00112442" w:rsidRDefault="00112442" w:rsidP="00112442">
      <w:pPr>
        <w:pStyle w:val="Bibliography"/>
      </w:pPr>
      <w:r w:rsidRPr="00112442">
        <w:t>Nowicki, J.M., 2022. School Districts in Socially Vulnerable Communities Faced Heightened Challenges after Recent Natural Disasters (No. GAO-22-104606), Disaster Recovery. United States Government Accountability Office, Washington, DC.</w:t>
      </w:r>
    </w:p>
    <w:p w14:paraId="0490F67E" w14:textId="77777777" w:rsidR="00112442" w:rsidRPr="00112442" w:rsidRDefault="00112442" w:rsidP="00112442">
      <w:pPr>
        <w:pStyle w:val="Bibliography"/>
      </w:pPr>
      <w:r w:rsidRPr="00112442">
        <w:t>Pane, J.F., McCaffrey, D.F., Kalra, N., Zhou, A.J., 2008. Effects of Student Displacement in Louisiana During the First Academic Year After the Hurricanes of 2005. Journal of Education for Students Placed at Risk (JESPAR) 13, 168–211. https://doi.org/10.1080/10824660802350169</w:t>
      </w:r>
    </w:p>
    <w:p w14:paraId="484CFEDD" w14:textId="77777777" w:rsidR="00112442" w:rsidRPr="00112442" w:rsidRDefault="00112442" w:rsidP="00112442">
      <w:pPr>
        <w:pStyle w:val="Bibliography"/>
      </w:pPr>
      <w:r w:rsidRPr="00112442">
        <w:lastRenderedPageBreak/>
        <w:t>Parks, R.M., Anderson, G.B., Nethery, R.C., Navas-Acien, A., Dominici, F., Kioumourtzoglou, M.-A., 2021. Tropical cyclone exposure is associated with increased hospitalization rates in older adults. Nat Commun 12, 1545. https://doi.org/10.1038/s41467-021-21777-1</w:t>
      </w:r>
    </w:p>
    <w:p w14:paraId="4CDA3BE0" w14:textId="77777777" w:rsidR="00112442" w:rsidRPr="00112442" w:rsidRDefault="00112442" w:rsidP="00112442">
      <w:pPr>
        <w:pStyle w:val="Bibliography"/>
      </w:pPr>
      <w:r w:rsidRPr="00112442">
        <w:t>Parks, R.M., Benavides, J., Anderson, G.B., Nethery, R.C., Navas-Acien, A., Dominici, F., Ezzati, M., Kioumourtzoglou, M.-A., 2022. Association of Tropical Cyclones With County-Level Mortality in the US. JAMA 327, 946–955. https://doi.org/10.1001/jama.2022.1682</w:t>
      </w:r>
    </w:p>
    <w:p w14:paraId="6B37E72D" w14:textId="77777777" w:rsidR="00112442" w:rsidRPr="00112442" w:rsidRDefault="00112442" w:rsidP="00112442">
      <w:pPr>
        <w:pStyle w:val="Bibliography"/>
      </w:pPr>
      <w:r w:rsidRPr="00112442">
        <w:t>Parks, R.M., Guinto, R.R., 2022. Invited Perspective: Uncovering the Hidden Burden of Tropical Cyclones on Public Health Locally and Worldwide. Environmental Health Perspectives 130, 111306. https://doi.org/10.1289/EHP12241</w:t>
      </w:r>
    </w:p>
    <w:p w14:paraId="5AAC8B47" w14:textId="77777777" w:rsidR="00112442" w:rsidRPr="00112442" w:rsidRDefault="00112442" w:rsidP="00112442">
      <w:pPr>
        <w:pStyle w:val="Bibliography"/>
      </w:pPr>
      <w:r w:rsidRPr="00112442">
        <w:t>Parks, R.M., Kontis, V., Anderson, G.B., Baldwin, J.W., Danaei, G., Toumi, R., Dominici, F., Ezzati, M., Kioumourtzoglou, M.-A., 2023. Short-term excess mortality following tropical cyclones in the United States. Science Advances 9, eadg6633. https://doi.org/10.1126/sciadv.adg6633</w:t>
      </w:r>
    </w:p>
    <w:p w14:paraId="28680C38" w14:textId="77777777" w:rsidR="00112442" w:rsidRPr="00112442" w:rsidRDefault="00112442" w:rsidP="00112442">
      <w:pPr>
        <w:pStyle w:val="Bibliography"/>
      </w:pPr>
      <w:r w:rsidRPr="00112442">
        <w:t>Peek, L., 2008. Children and Disasters: Understanding Vulnerability, Developing Capacities, and Promoting Resilience — An Introduction. Children, Youth and Environments 18, 1–29.</w:t>
      </w:r>
    </w:p>
    <w:p w14:paraId="3AA989A0" w14:textId="77777777" w:rsidR="00112442" w:rsidRPr="00112442" w:rsidRDefault="00112442" w:rsidP="00112442">
      <w:pPr>
        <w:pStyle w:val="Bibliography"/>
      </w:pPr>
      <w:r w:rsidRPr="00112442">
        <w:t>Peek, L., Abramson, D.M., Cox, R.S., Fothergill, A., Tobin, J., 2018. Children and Disasters, in: Rodríguez, H., Donner, W., Trainor, J.E. (Eds.), Handbook of Disaster Research, Handbooks of Sociology and Social Research. Springer International Publishing, Cham, pp. 243–262. https://doi.org/10.1007/978-3-319-63254-4_13</w:t>
      </w:r>
    </w:p>
    <w:p w14:paraId="15118B54" w14:textId="77777777" w:rsidR="00112442" w:rsidRPr="00112442" w:rsidRDefault="00112442" w:rsidP="00112442">
      <w:pPr>
        <w:pStyle w:val="Bibliography"/>
      </w:pPr>
      <w:r w:rsidRPr="00112442">
        <w:t>Peek, L., Richardson, K., 2010. In Their Own Words: Displaced Children’s Educational Recovery Needs After Hurricane Katrina. Disaster Medicine and Public Health Preparedness 4, S63–S70. https://doi.org/10.1001/dmp.2010.10060910</w:t>
      </w:r>
    </w:p>
    <w:p w14:paraId="5D1AE4F0" w14:textId="77777777" w:rsidR="00112442" w:rsidRPr="00112442" w:rsidRDefault="00112442" w:rsidP="00112442">
      <w:pPr>
        <w:pStyle w:val="Bibliography"/>
      </w:pPr>
      <w:r w:rsidRPr="00112442">
        <w:t>Pfefferbaum, B., Noffsinger, M.A., Jacobs, A.K., Varma, V., 2016. Children’s Cognitive Functioning in Disasters and Terrorism. Curr Psychiatry Rep 18, 48. https://doi.org/10.1007/s11920-016-0685-2</w:t>
      </w:r>
    </w:p>
    <w:p w14:paraId="6BCDB9B4" w14:textId="77777777" w:rsidR="00112442" w:rsidRPr="00112442" w:rsidRDefault="00112442" w:rsidP="00112442">
      <w:pPr>
        <w:pStyle w:val="Bibliography"/>
      </w:pPr>
      <w:r w:rsidRPr="00112442">
        <w:t>Picou, J.S., Marshall, B.K., 2007. Social Impacts of Hurricane Katrina on Displaced K–12 Students and Educational Institutions in Coastal Alabama Counties: Some Preliminary Observations. Sociological Spectrum 27, 767–780. https://doi.org/10.1080/02732170701534267</w:t>
      </w:r>
    </w:p>
    <w:p w14:paraId="4E5A2B85" w14:textId="77777777" w:rsidR="00112442" w:rsidRPr="00112442" w:rsidRDefault="00112442" w:rsidP="00112442">
      <w:pPr>
        <w:pStyle w:val="Bibliography"/>
      </w:pPr>
      <w:r w:rsidRPr="00112442">
        <w:t>Reardon, S.F., Fahle, E.M., Ho, A.D., Shear, B.R., Kalogrides, D., Salida, J., 2022. Stanford Education Data Archive (SEDA) [WWW Document]. URL https://purl.stanford.edu/db586ns4974 (accessed 1.23.23).</w:t>
      </w:r>
    </w:p>
    <w:p w14:paraId="74447431" w14:textId="77777777" w:rsidR="00112442" w:rsidRPr="00112442" w:rsidRDefault="00112442" w:rsidP="00112442">
      <w:pPr>
        <w:pStyle w:val="Bibliography"/>
      </w:pPr>
      <w:r w:rsidRPr="00112442">
        <w:t>Rue, H., Martino, S., Chopin, N., 2009. Approximate Bayesian inference for latent Gaussian models by using integrated nested Laplace approximations. Journal of the Royal Statistical Society: Series B (Statistical Methodology) 71, 319–392. https://doi.org/10.1111/j.1467-9868.2008.00700.x</w:t>
      </w:r>
    </w:p>
    <w:p w14:paraId="012A64B4" w14:textId="77777777" w:rsidR="00112442" w:rsidRPr="00112442" w:rsidRDefault="00112442" w:rsidP="00112442">
      <w:pPr>
        <w:pStyle w:val="Bibliography"/>
      </w:pPr>
      <w:r w:rsidRPr="00112442">
        <w:t>Scott, B.G., Lapré, G.E., Marsee, M.A., Weems, C.F., 2014. Aggressive Behavior and Its Associations With Posttraumatic Stress and Academic Achievement Following a Natural Disaster. Journal of Clinical Child &amp; Adolescent Psychology 43, 43–50. https://doi.org/10.1080/15374416.2013.807733</w:t>
      </w:r>
    </w:p>
    <w:p w14:paraId="52660C41" w14:textId="77777777" w:rsidR="00112442" w:rsidRPr="00112442" w:rsidRDefault="00112442" w:rsidP="00112442">
      <w:pPr>
        <w:pStyle w:val="Bibliography"/>
      </w:pPr>
      <w:r w:rsidRPr="00112442">
        <w:t>Sharp, H., 2019. An Overview of NAEP (No. NCES 2019-153). National Center for Education Statistics.</w:t>
      </w:r>
    </w:p>
    <w:p w14:paraId="2FF102AA" w14:textId="77777777" w:rsidR="00112442" w:rsidRPr="00112442" w:rsidRDefault="00112442" w:rsidP="00112442">
      <w:pPr>
        <w:pStyle w:val="Bibliography"/>
      </w:pPr>
      <w:r w:rsidRPr="00112442">
        <w:t>Sheldon, T.L., Zhan, C., 2022. The impact of hurricanes and floods on domestic migration. Journal of Environmental Economics and Management 115, 102726. https://doi.org/10.1016/j.jeem.2022.102726</w:t>
      </w:r>
    </w:p>
    <w:p w14:paraId="4C000C06" w14:textId="77777777" w:rsidR="00112442" w:rsidRPr="00112442" w:rsidRDefault="00112442" w:rsidP="00112442">
      <w:pPr>
        <w:pStyle w:val="Bibliography"/>
      </w:pPr>
      <w:r w:rsidRPr="00112442">
        <w:t>Solochek, J.S., 2023. Florida school districts consider Idalia makeup days. Tampa Bay Times.</w:t>
      </w:r>
    </w:p>
    <w:p w14:paraId="38DA1AF8" w14:textId="77777777" w:rsidR="00112442" w:rsidRPr="00112442" w:rsidRDefault="00112442" w:rsidP="00112442">
      <w:pPr>
        <w:pStyle w:val="Bibliography"/>
      </w:pPr>
      <w:r w:rsidRPr="00112442">
        <w:lastRenderedPageBreak/>
        <w:t>Thiery, W., Lange, S., Rogelj, J., Schleussner, C.-F., Gudmundsson, L., Seneviratne, S.I., Andrijevic, M., Frieler, K., Emanuel, K., Geiger, T., Bresch, D.N., Zhao, F., Willner, S.N., Büchner, M., Volkholz, J., Bauer, N., Chang, J., Ciais, P., Dury, M., François, L., Grillakis, M., Gosling, S.N., Hanasaki, N., Hickler, T., Huber, V., Ito, A., Jägermeyr, J., Khabarov, N., Koutroulis, A., Liu, W., Lutz, W., Mengel, M., Müller, C., Ostberg, S., Reyer, C.P.O., Stacke, T., Wada, Y., 2021. Intergenerational inequities in exposure to climate extremes. Science 374, 158–160. https://doi.org/10.1126/science.abi7339</w:t>
      </w:r>
    </w:p>
    <w:p w14:paraId="22497F4D" w14:textId="77777777" w:rsidR="00112442" w:rsidRPr="00112442" w:rsidRDefault="00112442" w:rsidP="00112442">
      <w:pPr>
        <w:pStyle w:val="Bibliography"/>
      </w:pPr>
      <w:r w:rsidRPr="00112442">
        <w:t>Wang, S., Toumi, R., 2021. Recent migration of tropical cyclones toward coasts. Science 371, 514–517. https://doi.org/10.1126/science.abb9038</w:t>
      </w:r>
    </w:p>
    <w:p w14:paraId="78A57354" w14:textId="77777777" w:rsidR="00112442" w:rsidRPr="00112442" w:rsidRDefault="00112442" w:rsidP="00112442">
      <w:pPr>
        <w:pStyle w:val="Bibliography"/>
      </w:pPr>
      <w:r w:rsidRPr="00112442">
        <w:t>Ward, M.E., Shelley, K., Kaase, K., Pane, J.F., 2008. Hurricane Katrina: A Longitudinal Study of the Achievement and Behavior of Displaced Students. Journal of Education for Students Placed at Risk (JESPAR) 13, 297–317. https://doi.org/10.1080/10824660802350391</w:t>
      </w:r>
    </w:p>
    <w:p w14:paraId="7E464CDB" w14:textId="77777777" w:rsidR="00112442" w:rsidRPr="00112442" w:rsidRDefault="00112442" w:rsidP="00112442">
      <w:pPr>
        <w:pStyle w:val="Bibliography"/>
      </w:pPr>
      <w:r w:rsidRPr="00112442">
        <w:t>Weems, C.F., Scott, B.G., Taylor, L.K., Cannon, M.F., Romano, D.M., Perry, A.M., 2013. A theoretical model of continuity in anxiety and links to academic achievement in disaster-exposed school children. Dev Psychopathol 25, 729–737. https://doi.org/10.1017/S0954579413000138</w:t>
      </w:r>
    </w:p>
    <w:p w14:paraId="69FF6A9D" w14:textId="77777777" w:rsidR="00112442" w:rsidRPr="00112442" w:rsidRDefault="00112442" w:rsidP="00112442">
      <w:pPr>
        <w:pStyle w:val="Bibliography"/>
      </w:pPr>
      <w:r w:rsidRPr="00112442">
        <w:t>Weinkle, J., Landsea, C., Collins, D., Musulin, R., Crompton, R.P., Klotzbach, P.J., Pielke, R., 2018. Normalized hurricane damage in the continental United States 1900–2017. Nat Sustain 1, 808–813. https://doi.org/10.1038/s41893-018-0165-2</w:t>
      </w:r>
    </w:p>
    <w:p w14:paraId="06A9E906" w14:textId="77777777" w:rsidR="00112442" w:rsidRPr="00112442" w:rsidRDefault="00112442" w:rsidP="00112442">
      <w:pPr>
        <w:pStyle w:val="Bibliography"/>
      </w:pPr>
      <w:r w:rsidRPr="00112442">
        <w:t>Wen, J., Burke, M., 2022. Lower test scores from wildfire smoke exposure. Nat Sustain 5, 947–955. https://doi.org/10.1038/s41893-022-00956-y</w:t>
      </w:r>
    </w:p>
    <w:p w14:paraId="3F5D3271" w14:textId="77777777" w:rsidR="00112442" w:rsidRPr="00112442" w:rsidRDefault="00112442" w:rsidP="00112442">
      <w:pPr>
        <w:pStyle w:val="Bibliography"/>
      </w:pPr>
      <w:r w:rsidRPr="00112442">
        <w:t>White, G.W., Stepney, C.T., Hatchimonji, D.R., Moceri, D.C., Linsky, A.V., Reyes-Portillo, J.A., Elias, M.J., 2016. The increasing impact of socioeconomics and race on standardized academic test scores across elementary, middle, and high school. American Journal of Orthopsychiatry 86, 10–23. https://doi.org/10.1037/ort0000122</w:t>
      </w:r>
    </w:p>
    <w:p w14:paraId="7564F9C8" w14:textId="77777777" w:rsidR="00112442" w:rsidRPr="00112442" w:rsidRDefault="00112442" w:rsidP="00112442">
      <w:pPr>
        <w:pStyle w:val="Bibliography"/>
      </w:pPr>
      <w:r w:rsidRPr="00112442">
        <w:t>Zehnder, J., 2023. tropical cyclone. Encyclopedia Britannica.</w:t>
      </w:r>
    </w:p>
    <w:p w14:paraId="77283FEC" w14:textId="257B00B0" w:rsidR="00A81816" w:rsidRPr="007E7C3E" w:rsidRDefault="00A81816" w:rsidP="00A81816">
      <w:pPr>
        <w:widowControl w:val="0"/>
        <w:autoSpaceDE w:val="0"/>
        <w:autoSpaceDN w:val="0"/>
        <w:adjustRightInd w:val="0"/>
        <w:spacing w:before="240" w:line="240" w:lineRule="auto"/>
        <w:rPr>
          <w:b/>
        </w:rPr>
      </w:pPr>
      <w:r>
        <w:rPr>
          <w:b/>
          <w:noProof/>
        </w:rPr>
        <w:fldChar w:fldCharType="end"/>
      </w:r>
      <w:r w:rsidRPr="007E7C3E">
        <w:rPr>
          <w:b/>
          <w:noProof/>
        </w:rPr>
        <w:br w:type="page"/>
      </w:r>
    </w:p>
    <w:p w14:paraId="5E294056" w14:textId="77777777" w:rsidR="00A81816" w:rsidRPr="007E7C3E" w:rsidRDefault="00A81816" w:rsidP="00A81816">
      <w:pPr>
        <w:rPr>
          <w:b/>
        </w:rPr>
      </w:pPr>
      <w:r w:rsidRPr="007E7C3E">
        <w:rPr>
          <w:b/>
        </w:rPr>
        <w:lastRenderedPageBreak/>
        <w:t>Data availability</w:t>
      </w:r>
    </w:p>
    <w:p w14:paraId="6F9609F7" w14:textId="77777777" w:rsidR="00A81816" w:rsidRPr="00BF4075" w:rsidRDefault="00A81816" w:rsidP="00A81816">
      <w:pPr>
        <w:rPr>
          <w:bCs/>
        </w:rPr>
      </w:pPr>
      <w:r w:rsidRPr="00BF4075">
        <w:rPr>
          <w:bCs/>
        </w:rPr>
        <w:t>The data used in this study were created from the following datasets</w:t>
      </w:r>
      <w:r>
        <w:rPr>
          <w:bCs/>
        </w:rPr>
        <w:t xml:space="preserve">: </w:t>
      </w:r>
      <w:r w:rsidRPr="00BF4075">
        <w:rPr>
          <w:bCs/>
        </w:rPr>
        <w:t>Tropical cyclone and hurricane exposure data are available as a package developed by Dr. Anderson via </w:t>
      </w:r>
      <w:hyperlink r:id="rId11" w:history="1">
        <w:r w:rsidRPr="00BF4075">
          <w:rPr>
            <w:rStyle w:val="Hyperlink"/>
            <w:bCs/>
          </w:rPr>
          <w:t>https://github.com/geanders/hurricaneexposure</w:t>
        </w:r>
      </w:hyperlink>
      <w:r w:rsidRPr="00BF4075">
        <w:rPr>
          <w:bCs/>
        </w:rPr>
        <w:t> and </w:t>
      </w:r>
      <w:hyperlink r:id="rId12" w:history="1">
        <w:r w:rsidRPr="00BF4075">
          <w:rPr>
            <w:rStyle w:val="Hyperlink"/>
            <w:bCs/>
          </w:rPr>
          <w:t>https://github.com/geanders/hurricaneexposuredata</w:t>
        </w:r>
      </w:hyperlink>
      <w:r w:rsidRPr="00BF4075">
        <w:rPr>
          <w:bCs/>
        </w:rPr>
        <w:t>.</w:t>
      </w:r>
      <w:r>
        <w:rPr>
          <w:bCs/>
        </w:rPr>
        <w:t xml:space="preserve"> </w:t>
      </w:r>
      <w:r w:rsidRPr="00BF4075">
        <w:rPr>
          <w:bCs/>
        </w:rPr>
        <w:t>County-level standardized test score and covariate data from 2008/2009 to 2017/2018 are available via the Stanford Education Data Archive Version 4.1: </w:t>
      </w:r>
      <w:hyperlink r:id="rId13" w:history="1">
        <w:r w:rsidRPr="00BF4075">
          <w:rPr>
            <w:rStyle w:val="Hyperlink"/>
            <w:bCs/>
          </w:rPr>
          <w:t>https://purl.stanford.edu/xv742vh9296</w:t>
        </w:r>
      </w:hyperlink>
      <w:r w:rsidRPr="00BF4075">
        <w:rPr>
          <w:bCs/>
        </w:rPr>
        <w:t>.</w:t>
      </w:r>
    </w:p>
    <w:p w14:paraId="6A094A0E" w14:textId="77777777" w:rsidR="00A81816" w:rsidRDefault="00A81816" w:rsidP="00A81816"/>
    <w:p w14:paraId="016AE88F" w14:textId="77777777" w:rsidR="00A81816" w:rsidRPr="006D10F5" w:rsidRDefault="00A81816" w:rsidP="00A81816">
      <w:pPr>
        <w:rPr>
          <w:b/>
          <w:bCs/>
        </w:rPr>
      </w:pPr>
      <w:r>
        <w:rPr>
          <w:b/>
          <w:bCs/>
        </w:rPr>
        <w:t>Code availability</w:t>
      </w:r>
    </w:p>
    <w:p w14:paraId="7D6877E2" w14:textId="77777777" w:rsidR="00A81816" w:rsidRPr="006D10F5" w:rsidRDefault="00A81816" w:rsidP="00A81816">
      <w:pPr>
        <w:rPr>
          <w:highlight w:val="yellow"/>
        </w:rPr>
      </w:pPr>
      <w:r w:rsidRPr="007E7C3E">
        <w:t xml:space="preserve">All code for analysis and visualization presented in this manuscript is available at </w:t>
      </w:r>
      <w:hyperlink r:id="rId14" w:history="1">
        <w:r w:rsidRPr="00DD2344">
          <w:rPr>
            <w:rStyle w:val="Hyperlink"/>
          </w:rPr>
          <w:t>https://github.com/sparklabnyc/tropical_cyclones_educational_attainment_2022</w:t>
        </w:r>
      </w:hyperlink>
      <w:r>
        <w:t xml:space="preserve">. </w:t>
      </w:r>
    </w:p>
    <w:p w14:paraId="2BCC1350" w14:textId="77777777" w:rsidR="00A81816" w:rsidRPr="007E7C3E" w:rsidRDefault="00A81816" w:rsidP="00A81816"/>
    <w:p w14:paraId="4F0DACD1" w14:textId="77777777" w:rsidR="00A81816" w:rsidRPr="007E7C3E" w:rsidRDefault="00A81816" w:rsidP="00A81816">
      <w:r w:rsidRPr="007E7C3E">
        <w:rPr>
          <w:b/>
        </w:rPr>
        <w:t>Author contributions</w:t>
      </w:r>
    </w:p>
    <w:p w14:paraId="5AABB613" w14:textId="77777777" w:rsidR="00A81816" w:rsidRPr="009704A9" w:rsidRDefault="00A81816" w:rsidP="00A81816">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0874E32D" w14:textId="77777777" w:rsidR="00A81816" w:rsidRPr="007E7C3E" w:rsidRDefault="00A81816" w:rsidP="00A81816"/>
    <w:p w14:paraId="073BFAE3" w14:textId="77777777" w:rsidR="00A81816" w:rsidRPr="003E317C" w:rsidRDefault="00A81816" w:rsidP="00A81816">
      <w:pPr>
        <w:pStyle w:val="Acknowledgement"/>
        <w:spacing w:before="0"/>
        <w:ind w:left="0" w:firstLine="0"/>
      </w:pPr>
      <w:r>
        <w:rPr>
          <w:b/>
        </w:rPr>
        <w:t>Competing Interest</w:t>
      </w:r>
    </w:p>
    <w:p w14:paraId="23147929" w14:textId="77777777" w:rsidR="00A81816" w:rsidRPr="007E7C3E" w:rsidRDefault="00A81816" w:rsidP="00A81816">
      <w:pPr>
        <w:spacing w:line="240" w:lineRule="auto"/>
        <w:rPr>
          <w:noProof/>
        </w:rPr>
      </w:pPr>
      <w:r w:rsidRPr="00A10189">
        <w:rPr>
          <w:color w:val="000000"/>
        </w:rPr>
        <w:t>The authors declare no competing interest</w:t>
      </w:r>
      <w:r>
        <w:rPr>
          <w:iCs/>
        </w:rPr>
        <w:t>s.</w:t>
      </w:r>
    </w:p>
    <w:p w14:paraId="4960E952" w14:textId="77777777" w:rsidR="009C60EE" w:rsidRDefault="009C60EE" w:rsidP="00A81816"/>
    <w:sectPr w:rsidR="009C60EE" w:rsidSect="002D5AC4">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5BB8A7" w14:textId="77777777" w:rsidR="007A6FE7" w:rsidRDefault="007A6FE7">
      <w:pPr>
        <w:spacing w:line="240" w:lineRule="auto"/>
      </w:pPr>
      <w:r>
        <w:separator/>
      </w:r>
    </w:p>
  </w:endnote>
  <w:endnote w:type="continuationSeparator" w:id="0">
    <w:p w14:paraId="0E0C58BF" w14:textId="77777777" w:rsidR="007A6FE7" w:rsidRDefault="007A6F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98E66"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24D8CA47" w14:textId="77777777" w:rsidR="00C73BAC" w:rsidRDefault="00C73BAC"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CA02E"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B09D901" w14:textId="77777777" w:rsidR="00C73BAC" w:rsidRDefault="00C73BAC"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DACA72" w14:textId="77777777" w:rsidR="007A6FE7" w:rsidRDefault="007A6FE7">
      <w:pPr>
        <w:spacing w:line="240" w:lineRule="auto"/>
      </w:pPr>
      <w:r>
        <w:separator/>
      </w:r>
    </w:p>
  </w:footnote>
  <w:footnote w:type="continuationSeparator" w:id="0">
    <w:p w14:paraId="1149BD10" w14:textId="77777777" w:rsidR="007A6FE7" w:rsidRDefault="007A6F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16"/>
    <w:rsid w:val="000029CD"/>
    <w:rsid w:val="000062B6"/>
    <w:rsid w:val="00007735"/>
    <w:rsid w:val="00011AEF"/>
    <w:rsid w:val="000120E6"/>
    <w:rsid w:val="00012353"/>
    <w:rsid w:val="0001344F"/>
    <w:rsid w:val="000169E6"/>
    <w:rsid w:val="00016AC1"/>
    <w:rsid w:val="00016DEC"/>
    <w:rsid w:val="00020451"/>
    <w:rsid w:val="000230BD"/>
    <w:rsid w:val="0002480B"/>
    <w:rsid w:val="00026D5A"/>
    <w:rsid w:val="000303B2"/>
    <w:rsid w:val="00030F2E"/>
    <w:rsid w:val="000316E3"/>
    <w:rsid w:val="00031836"/>
    <w:rsid w:val="00031BB2"/>
    <w:rsid w:val="00032F0B"/>
    <w:rsid w:val="00033AAF"/>
    <w:rsid w:val="000377EF"/>
    <w:rsid w:val="00041F67"/>
    <w:rsid w:val="0004254F"/>
    <w:rsid w:val="000436BC"/>
    <w:rsid w:val="00044479"/>
    <w:rsid w:val="00044CD1"/>
    <w:rsid w:val="00045205"/>
    <w:rsid w:val="000453D6"/>
    <w:rsid w:val="00051E84"/>
    <w:rsid w:val="00052CA3"/>
    <w:rsid w:val="00060E06"/>
    <w:rsid w:val="00061693"/>
    <w:rsid w:val="00064E00"/>
    <w:rsid w:val="00067D11"/>
    <w:rsid w:val="000706DB"/>
    <w:rsid w:val="00070BB5"/>
    <w:rsid w:val="00074127"/>
    <w:rsid w:val="00076B1E"/>
    <w:rsid w:val="000779CB"/>
    <w:rsid w:val="00083326"/>
    <w:rsid w:val="00084342"/>
    <w:rsid w:val="00084C27"/>
    <w:rsid w:val="00084FBE"/>
    <w:rsid w:val="00086D37"/>
    <w:rsid w:val="00094FFE"/>
    <w:rsid w:val="000A2779"/>
    <w:rsid w:val="000A2AB0"/>
    <w:rsid w:val="000A3380"/>
    <w:rsid w:val="000A46EB"/>
    <w:rsid w:val="000A66FD"/>
    <w:rsid w:val="000B034F"/>
    <w:rsid w:val="000B3E71"/>
    <w:rsid w:val="000B5D27"/>
    <w:rsid w:val="000B61F5"/>
    <w:rsid w:val="000C4018"/>
    <w:rsid w:val="000C5D82"/>
    <w:rsid w:val="000D04EF"/>
    <w:rsid w:val="000D149C"/>
    <w:rsid w:val="000D313B"/>
    <w:rsid w:val="000D3729"/>
    <w:rsid w:val="000D3FF7"/>
    <w:rsid w:val="000D401F"/>
    <w:rsid w:val="000D6FCA"/>
    <w:rsid w:val="000D7093"/>
    <w:rsid w:val="000E17DB"/>
    <w:rsid w:val="000E1D07"/>
    <w:rsid w:val="000E293B"/>
    <w:rsid w:val="000E5221"/>
    <w:rsid w:val="000F2382"/>
    <w:rsid w:val="000F72DE"/>
    <w:rsid w:val="00100966"/>
    <w:rsid w:val="00105009"/>
    <w:rsid w:val="00106E18"/>
    <w:rsid w:val="00111DF2"/>
    <w:rsid w:val="00112442"/>
    <w:rsid w:val="00113468"/>
    <w:rsid w:val="00115202"/>
    <w:rsid w:val="00117E13"/>
    <w:rsid w:val="00120D58"/>
    <w:rsid w:val="00121AE6"/>
    <w:rsid w:val="00123778"/>
    <w:rsid w:val="001256AE"/>
    <w:rsid w:val="001256C6"/>
    <w:rsid w:val="00126BBF"/>
    <w:rsid w:val="00130A4C"/>
    <w:rsid w:val="00137534"/>
    <w:rsid w:val="0013761B"/>
    <w:rsid w:val="00141AD9"/>
    <w:rsid w:val="001421B6"/>
    <w:rsid w:val="001423BE"/>
    <w:rsid w:val="001503E8"/>
    <w:rsid w:val="001520AB"/>
    <w:rsid w:val="0015592A"/>
    <w:rsid w:val="00155B29"/>
    <w:rsid w:val="00155E3F"/>
    <w:rsid w:val="00157896"/>
    <w:rsid w:val="00157FC3"/>
    <w:rsid w:val="00163946"/>
    <w:rsid w:val="00164822"/>
    <w:rsid w:val="00164B37"/>
    <w:rsid w:val="00164DE7"/>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0828"/>
    <w:rsid w:val="001914CD"/>
    <w:rsid w:val="001941C6"/>
    <w:rsid w:val="00194A95"/>
    <w:rsid w:val="00197A20"/>
    <w:rsid w:val="001A02B6"/>
    <w:rsid w:val="001A24D8"/>
    <w:rsid w:val="001A50F7"/>
    <w:rsid w:val="001A6D5C"/>
    <w:rsid w:val="001B31D5"/>
    <w:rsid w:val="001B4B95"/>
    <w:rsid w:val="001B5BDF"/>
    <w:rsid w:val="001B750D"/>
    <w:rsid w:val="001C44CD"/>
    <w:rsid w:val="001C67F7"/>
    <w:rsid w:val="001C7256"/>
    <w:rsid w:val="001D2187"/>
    <w:rsid w:val="001D6707"/>
    <w:rsid w:val="001D6D2C"/>
    <w:rsid w:val="001E05F8"/>
    <w:rsid w:val="001E11BF"/>
    <w:rsid w:val="001E50EF"/>
    <w:rsid w:val="001E7879"/>
    <w:rsid w:val="001E7FCD"/>
    <w:rsid w:val="001F14C0"/>
    <w:rsid w:val="001F154C"/>
    <w:rsid w:val="001F327F"/>
    <w:rsid w:val="002029C7"/>
    <w:rsid w:val="0020486A"/>
    <w:rsid w:val="00204D6F"/>
    <w:rsid w:val="00205B08"/>
    <w:rsid w:val="00206B88"/>
    <w:rsid w:val="00210D95"/>
    <w:rsid w:val="00210DF3"/>
    <w:rsid w:val="00211330"/>
    <w:rsid w:val="00212A84"/>
    <w:rsid w:val="002137A7"/>
    <w:rsid w:val="002140E6"/>
    <w:rsid w:val="00214D4B"/>
    <w:rsid w:val="0021667A"/>
    <w:rsid w:val="002170A1"/>
    <w:rsid w:val="00220F04"/>
    <w:rsid w:val="00220F55"/>
    <w:rsid w:val="0022233B"/>
    <w:rsid w:val="00222BBF"/>
    <w:rsid w:val="002264A7"/>
    <w:rsid w:val="00226BC9"/>
    <w:rsid w:val="00231DFD"/>
    <w:rsid w:val="00232191"/>
    <w:rsid w:val="00232C1B"/>
    <w:rsid w:val="00253434"/>
    <w:rsid w:val="00257121"/>
    <w:rsid w:val="002573B2"/>
    <w:rsid w:val="0026094C"/>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1ADC"/>
    <w:rsid w:val="00295F21"/>
    <w:rsid w:val="002A315A"/>
    <w:rsid w:val="002A3189"/>
    <w:rsid w:val="002A4831"/>
    <w:rsid w:val="002B1FF0"/>
    <w:rsid w:val="002B3091"/>
    <w:rsid w:val="002B594B"/>
    <w:rsid w:val="002B6DAF"/>
    <w:rsid w:val="002B7461"/>
    <w:rsid w:val="002C0B2E"/>
    <w:rsid w:val="002C108C"/>
    <w:rsid w:val="002C32E7"/>
    <w:rsid w:val="002C3462"/>
    <w:rsid w:val="002C544B"/>
    <w:rsid w:val="002C5753"/>
    <w:rsid w:val="002D55DE"/>
    <w:rsid w:val="002D5AC4"/>
    <w:rsid w:val="002D7BD5"/>
    <w:rsid w:val="002E3251"/>
    <w:rsid w:val="002E4DE8"/>
    <w:rsid w:val="002E4ED4"/>
    <w:rsid w:val="002E5C43"/>
    <w:rsid w:val="002E618F"/>
    <w:rsid w:val="002E6CA2"/>
    <w:rsid w:val="002F29D7"/>
    <w:rsid w:val="002F6E39"/>
    <w:rsid w:val="00300683"/>
    <w:rsid w:val="0030084A"/>
    <w:rsid w:val="003040FC"/>
    <w:rsid w:val="00305171"/>
    <w:rsid w:val="0030535B"/>
    <w:rsid w:val="00305665"/>
    <w:rsid w:val="00305E47"/>
    <w:rsid w:val="003133A7"/>
    <w:rsid w:val="00313F8A"/>
    <w:rsid w:val="00316AEC"/>
    <w:rsid w:val="00317999"/>
    <w:rsid w:val="00331D99"/>
    <w:rsid w:val="00331F40"/>
    <w:rsid w:val="003329DF"/>
    <w:rsid w:val="0033486B"/>
    <w:rsid w:val="003351B4"/>
    <w:rsid w:val="0033717B"/>
    <w:rsid w:val="003414B8"/>
    <w:rsid w:val="00343D84"/>
    <w:rsid w:val="00347804"/>
    <w:rsid w:val="00350AA4"/>
    <w:rsid w:val="00350BFA"/>
    <w:rsid w:val="0035158F"/>
    <w:rsid w:val="003529D3"/>
    <w:rsid w:val="00355189"/>
    <w:rsid w:val="00356638"/>
    <w:rsid w:val="00357EE2"/>
    <w:rsid w:val="00360E0D"/>
    <w:rsid w:val="0036200B"/>
    <w:rsid w:val="00362E49"/>
    <w:rsid w:val="003675E9"/>
    <w:rsid w:val="00367921"/>
    <w:rsid w:val="00372943"/>
    <w:rsid w:val="00374231"/>
    <w:rsid w:val="003831D1"/>
    <w:rsid w:val="00383B0B"/>
    <w:rsid w:val="00385166"/>
    <w:rsid w:val="00390481"/>
    <w:rsid w:val="00390F98"/>
    <w:rsid w:val="003919DA"/>
    <w:rsid w:val="00392444"/>
    <w:rsid w:val="0039346A"/>
    <w:rsid w:val="00393A7C"/>
    <w:rsid w:val="003946BE"/>
    <w:rsid w:val="003A092C"/>
    <w:rsid w:val="003A1DEB"/>
    <w:rsid w:val="003A6E3E"/>
    <w:rsid w:val="003B0ECB"/>
    <w:rsid w:val="003B130E"/>
    <w:rsid w:val="003B41D3"/>
    <w:rsid w:val="003B7986"/>
    <w:rsid w:val="003C11D0"/>
    <w:rsid w:val="003C2177"/>
    <w:rsid w:val="003C2972"/>
    <w:rsid w:val="003C7479"/>
    <w:rsid w:val="003C7C7C"/>
    <w:rsid w:val="003E1F18"/>
    <w:rsid w:val="003E461D"/>
    <w:rsid w:val="003E4AB5"/>
    <w:rsid w:val="003E4DEB"/>
    <w:rsid w:val="003E532C"/>
    <w:rsid w:val="003F24DB"/>
    <w:rsid w:val="003F4AAB"/>
    <w:rsid w:val="003F56FE"/>
    <w:rsid w:val="003F70C7"/>
    <w:rsid w:val="00400DF6"/>
    <w:rsid w:val="004078DF"/>
    <w:rsid w:val="00412AFC"/>
    <w:rsid w:val="00414A61"/>
    <w:rsid w:val="004163A0"/>
    <w:rsid w:val="0041679C"/>
    <w:rsid w:val="0042388A"/>
    <w:rsid w:val="00425E72"/>
    <w:rsid w:val="00426168"/>
    <w:rsid w:val="00427006"/>
    <w:rsid w:val="004311D6"/>
    <w:rsid w:val="004344B6"/>
    <w:rsid w:val="00437177"/>
    <w:rsid w:val="00440822"/>
    <w:rsid w:val="00442383"/>
    <w:rsid w:val="0044255B"/>
    <w:rsid w:val="0044441F"/>
    <w:rsid w:val="004461BD"/>
    <w:rsid w:val="004465A5"/>
    <w:rsid w:val="00450E42"/>
    <w:rsid w:val="00451077"/>
    <w:rsid w:val="00453361"/>
    <w:rsid w:val="0045461E"/>
    <w:rsid w:val="004575DB"/>
    <w:rsid w:val="00457784"/>
    <w:rsid w:val="004608F4"/>
    <w:rsid w:val="0046317E"/>
    <w:rsid w:val="004657C1"/>
    <w:rsid w:val="00465FC6"/>
    <w:rsid w:val="0046615C"/>
    <w:rsid w:val="00472BA5"/>
    <w:rsid w:val="00473E7F"/>
    <w:rsid w:val="004800CD"/>
    <w:rsid w:val="004815E4"/>
    <w:rsid w:val="00483812"/>
    <w:rsid w:val="00485E62"/>
    <w:rsid w:val="00486F40"/>
    <w:rsid w:val="00487334"/>
    <w:rsid w:val="00490159"/>
    <w:rsid w:val="00492164"/>
    <w:rsid w:val="00492344"/>
    <w:rsid w:val="0049260A"/>
    <w:rsid w:val="00493591"/>
    <w:rsid w:val="004939AD"/>
    <w:rsid w:val="00495839"/>
    <w:rsid w:val="004A108E"/>
    <w:rsid w:val="004A2384"/>
    <w:rsid w:val="004A565C"/>
    <w:rsid w:val="004A629D"/>
    <w:rsid w:val="004A6E67"/>
    <w:rsid w:val="004B1973"/>
    <w:rsid w:val="004B1DA5"/>
    <w:rsid w:val="004B38BD"/>
    <w:rsid w:val="004B3D20"/>
    <w:rsid w:val="004C0238"/>
    <w:rsid w:val="004C066A"/>
    <w:rsid w:val="004C1FA7"/>
    <w:rsid w:val="004C2745"/>
    <w:rsid w:val="004C4A2D"/>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2159"/>
    <w:rsid w:val="005140BC"/>
    <w:rsid w:val="00515749"/>
    <w:rsid w:val="005161CB"/>
    <w:rsid w:val="005209CF"/>
    <w:rsid w:val="00522360"/>
    <w:rsid w:val="00522E73"/>
    <w:rsid w:val="005241BF"/>
    <w:rsid w:val="00524E47"/>
    <w:rsid w:val="00526D23"/>
    <w:rsid w:val="00531698"/>
    <w:rsid w:val="00533884"/>
    <w:rsid w:val="00535298"/>
    <w:rsid w:val="00535CDA"/>
    <w:rsid w:val="005368D4"/>
    <w:rsid w:val="00540B44"/>
    <w:rsid w:val="00542D11"/>
    <w:rsid w:val="005441F5"/>
    <w:rsid w:val="0054726B"/>
    <w:rsid w:val="00551657"/>
    <w:rsid w:val="005532FA"/>
    <w:rsid w:val="005538B5"/>
    <w:rsid w:val="00554EF2"/>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DDF"/>
    <w:rsid w:val="005B74FF"/>
    <w:rsid w:val="005B76B7"/>
    <w:rsid w:val="005B776B"/>
    <w:rsid w:val="005C0555"/>
    <w:rsid w:val="005C3C24"/>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F1995"/>
    <w:rsid w:val="005F3C7D"/>
    <w:rsid w:val="005F43CC"/>
    <w:rsid w:val="005F5722"/>
    <w:rsid w:val="00600700"/>
    <w:rsid w:val="006010BC"/>
    <w:rsid w:val="00601372"/>
    <w:rsid w:val="00603088"/>
    <w:rsid w:val="00604AB0"/>
    <w:rsid w:val="006104B4"/>
    <w:rsid w:val="00616877"/>
    <w:rsid w:val="006174B4"/>
    <w:rsid w:val="00620476"/>
    <w:rsid w:val="00622C3A"/>
    <w:rsid w:val="006242CC"/>
    <w:rsid w:val="00624645"/>
    <w:rsid w:val="00630816"/>
    <w:rsid w:val="006308F9"/>
    <w:rsid w:val="00630B4F"/>
    <w:rsid w:val="0063430B"/>
    <w:rsid w:val="006354C6"/>
    <w:rsid w:val="00643200"/>
    <w:rsid w:val="00644F17"/>
    <w:rsid w:val="00653DF0"/>
    <w:rsid w:val="00653F17"/>
    <w:rsid w:val="00660C20"/>
    <w:rsid w:val="0066209D"/>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5CF9"/>
    <w:rsid w:val="00696529"/>
    <w:rsid w:val="006971BB"/>
    <w:rsid w:val="00697DD5"/>
    <w:rsid w:val="006A2263"/>
    <w:rsid w:val="006A6E3C"/>
    <w:rsid w:val="006A77D8"/>
    <w:rsid w:val="006B02D6"/>
    <w:rsid w:val="006B11A1"/>
    <w:rsid w:val="006B2293"/>
    <w:rsid w:val="006B2B74"/>
    <w:rsid w:val="006B2CA3"/>
    <w:rsid w:val="006B4181"/>
    <w:rsid w:val="006B43A7"/>
    <w:rsid w:val="006B6A86"/>
    <w:rsid w:val="006B6EAD"/>
    <w:rsid w:val="006C28E0"/>
    <w:rsid w:val="006C301B"/>
    <w:rsid w:val="006C4D88"/>
    <w:rsid w:val="006C5BFB"/>
    <w:rsid w:val="006C62AF"/>
    <w:rsid w:val="006D003C"/>
    <w:rsid w:val="006D181C"/>
    <w:rsid w:val="006D33E0"/>
    <w:rsid w:val="006D6D14"/>
    <w:rsid w:val="006E1762"/>
    <w:rsid w:val="006E2BB8"/>
    <w:rsid w:val="006E34F8"/>
    <w:rsid w:val="006E36C8"/>
    <w:rsid w:val="006E3E8A"/>
    <w:rsid w:val="006E7260"/>
    <w:rsid w:val="006F1D17"/>
    <w:rsid w:val="006F573E"/>
    <w:rsid w:val="006F77E9"/>
    <w:rsid w:val="006F7A38"/>
    <w:rsid w:val="00703574"/>
    <w:rsid w:val="00706CC6"/>
    <w:rsid w:val="00713EBD"/>
    <w:rsid w:val="00716033"/>
    <w:rsid w:val="007164DB"/>
    <w:rsid w:val="00716FF1"/>
    <w:rsid w:val="00720E8C"/>
    <w:rsid w:val="007259EE"/>
    <w:rsid w:val="007302EA"/>
    <w:rsid w:val="00731ABA"/>
    <w:rsid w:val="00731F9B"/>
    <w:rsid w:val="00732D8B"/>
    <w:rsid w:val="00734529"/>
    <w:rsid w:val="0073612D"/>
    <w:rsid w:val="007374B8"/>
    <w:rsid w:val="007433DB"/>
    <w:rsid w:val="00751847"/>
    <w:rsid w:val="007541F8"/>
    <w:rsid w:val="0075477A"/>
    <w:rsid w:val="00756B06"/>
    <w:rsid w:val="00756C01"/>
    <w:rsid w:val="0075777A"/>
    <w:rsid w:val="0076202B"/>
    <w:rsid w:val="00764728"/>
    <w:rsid w:val="0076540D"/>
    <w:rsid w:val="00766E27"/>
    <w:rsid w:val="007671A1"/>
    <w:rsid w:val="007735AB"/>
    <w:rsid w:val="00774C6E"/>
    <w:rsid w:val="0078307E"/>
    <w:rsid w:val="00783E8C"/>
    <w:rsid w:val="007860A4"/>
    <w:rsid w:val="00791B3C"/>
    <w:rsid w:val="0079558E"/>
    <w:rsid w:val="007969AA"/>
    <w:rsid w:val="007A56FB"/>
    <w:rsid w:val="007A6FE7"/>
    <w:rsid w:val="007A7F18"/>
    <w:rsid w:val="007B23F6"/>
    <w:rsid w:val="007B377D"/>
    <w:rsid w:val="007B3F19"/>
    <w:rsid w:val="007B4638"/>
    <w:rsid w:val="007C0F45"/>
    <w:rsid w:val="007C5345"/>
    <w:rsid w:val="007C68F8"/>
    <w:rsid w:val="007C6A4A"/>
    <w:rsid w:val="007D4053"/>
    <w:rsid w:val="007D4DEE"/>
    <w:rsid w:val="007E2369"/>
    <w:rsid w:val="007E268D"/>
    <w:rsid w:val="007E2F34"/>
    <w:rsid w:val="007E3E2A"/>
    <w:rsid w:val="007E6787"/>
    <w:rsid w:val="007E7715"/>
    <w:rsid w:val="007F0B09"/>
    <w:rsid w:val="007F0F63"/>
    <w:rsid w:val="007F347D"/>
    <w:rsid w:val="007F5B78"/>
    <w:rsid w:val="007F7D9E"/>
    <w:rsid w:val="008003B4"/>
    <w:rsid w:val="00801DF1"/>
    <w:rsid w:val="008030AE"/>
    <w:rsid w:val="008031C5"/>
    <w:rsid w:val="00805D26"/>
    <w:rsid w:val="00806704"/>
    <w:rsid w:val="00826AD0"/>
    <w:rsid w:val="00831219"/>
    <w:rsid w:val="00832137"/>
    <w:rsid w:val="00832511"/>
    <w:rsid w:val="0083387F"/>
    <w:rsid w:val="00833F79"/>
    <w:rsid w:val="00835AE5"/>
    <w:rsid w:val="008360DB"/>
    <w:rsid w:val="00837272"/>
    <w:rsid w:val="008418EF"/>
    <w:rsid w:val="008427A3"/>
    <w:rsid w:val="00842877"/>
    <w:rsid w:val="00844019"/>
    <w:rsid w:val="0085184F"/>
    <w:rsid w:val="00851C3F"/>
    <w:rsid w:val="00854EB3"/>
    <w:rsid w:val="008611C4"/>
    <w:rsid w:val="008612A7"/>
    <w:rsid w:val="00862945"/>
    <w:rsid w:val="008632DB"/>
    <w:rsid w:val="00865A62"/>
    <w:rsid w:val="008665E6"/>
    <w:rsid w:val="00871767"/>
    <w:rsid w:val="008728C3"/>
    <w:rsid w:val="00872C74"/>
    <w:rsid w:val="00873AAE"/>
    <w:rsid w:val="00874015"/>
    <w:rsid w:val="00874197"/>
    <w:rsid w:val="008752CA"/>
    <w:rsid w:val="0088699A"/>
    <w:rsid w:val="00891108"/>
    <w:rsid w:val="00892782"/>
    <w:rsid w:val="008A25AB"/>
    <w:rsid w:val="008A3CC5"/>
    <w:rsid w:val="008A4072"/>
    <w:rsid w:val="008A44CB"/>
    <w:rsid w:val="008A7785"/>
    <w:rsid w:val="008B0192"/>
    <w:rsid w:val="008B1D64"/>
    <w:rsid w:val="008B26E7"/>
    <w:rsid w:val="008B28DC"/>
    <w:rsid w:val="008B50CC"/>
    <w:rsid w:val="008C06F5"/>
    <w:rsid w:val="008C12DF"/>
    <w:rsid w:val="008C1AD0"/>
    <w:rsid w:val="008C7721"/>
    <w:rsid w:val="008D0E94"/>
    <w:rsid w:val="008D138E"/>
    <w:rsid w:val="008D64C9"/>
    <w:rsid w:val="008E1F8D"/>
    <w:rsid w:val="008E24EC"/>
    <w:rsid w:val="008E3C69"/>
    <w:rsid w:val="008E49AA"/>
    <w:rsid w:val="008E52E3"/>
    <w:rsid w:val="008E6D86"/>
    <w:rsid w:val="008F0743"/>
    <w:rsid w:val="008F107F"/>
    <w:rsid w:val="008F13CC"/>
    <w:rsid w:val="008F1DFB"/>
    <w:rsid w:val="008F1E60"/>
    <w:rsid w:val="008F27E8"/>
    <w:rsid w:val="008F295F"/>
    <w:rsid w:val="008F4C9E"/>
    <w:rsid w:val="008F6B9C"/>
    <w:rsid w:val="008F7037"/>
    <w:rsid w:val="009003CE"/>
    <w:rsid w:val="009016A1"/>
    <w:rsid w:val="009041D8"/>
    <w:rsid w:val="009054FE"/>
    <w:rsid w:val="00905881"/>
    <w:rsid w:val="0090730F"/>
    <w:rsid w:val="00907E68"/>
    <w:rsid w:val="00911DF2"/>
    <w:rsid w:val="00917935"/>
    <w:rsid w:val="00920C1A"/>
    <w:rsid w:val="009222B1"/>
    <w:rsid w:val="00923AE7"/>
    <w:rsid w:val="009264A4"/>
    <w:rsid w:val="00926DFE"/>
    <w:rsid w:val="00927ACD"/>
    <w:rsid w:val="0093000C"/>
    <w:rsid w:val="0093113F"/>
    <w:rsid w:val="00933967"/>
    <w:rsid w:val="00935DA2"/>
    <w:rsid w:val="009361A7"/>
    <w:rsid w:val="00936331"/>
    <w:rsid w:val="009406E1"/>
    <w:rsid w:val="00942A5F"/>
    <w:rsid w:val="009438BF"/>
    <w:rsid w:val="00944A3A"/>
    <w:rsid w:val="00945A3D"/>
    <w:rsid w:val="009464E0"/>
    <w:rsid w:val="009469BD"/>
    <w:rsid w:val="00946AC2"/>
    <w:rsid w:val="00946B52"/>
    <w:rsid w:val="00955E5F"/>
    <w:rsid w:val="00955F8E"/>
    <w:rsid w:val="00956749"/>
    <w:rsid w:val="00960409"/>
    <w:rsid w:val="00966885"/>
    <w:rsid w:val="00970358"/>
    <w:rsid w:val="009707D2"/>
    <w:rsid w:val="009713B4"/>
    <w:rsid w:val="00973FCF"/>
    <w:rsid w:val="0097482D"/>
    <w:rsid w:val="009764D7"/>
    <w:rsid w:val="0097732D"/>
    <w:rsid w:val="00980018"/>
    <w:rsid w:val="00980027"/>
    <w:rsid w:val="0098055B"/>
    <w:rsid w:val="00980685"/>
    <w:rsid w:val="0098301F"/>
    <w:rsid w:val="0098394B"/>
    <w:rsid w:val="00984315"/>
    <w:rsid w:val="00984935"/>
    <w:rsid w:val="00994984"/>
    <w:rsid w:val="009957CC"/>
    <w:rsid w:val="00995E79"/>
    <w:rsid w:val="009A41EB"/>
    <w:rsid w:val="009A73FE"/>
    <w:rsid w:val="009A75C4"/>
    <w:rsid w:val="009B0681"/>
    <w:rsid w:val="009C0006"/>
    <w:rsid w:val="009C13A0"/>
    <w:rsid w:val="009C157E"/>
    <w:rsid w:val="009C2646"/>
    <w:rsid w:val="009C60EE"/>
    <w:rsid w:val="009C7EC3"/>
    <w:rsid w:val="009D01C4"/>
    <w:rsid w:val="009D03D1"/>
    <w:rsid w:val="009D3FA8"/>
    <w:rsid w:val="009D5809"/>
    <w:rsid w:val="009D7B57"/>
    <w:rsid w:val="009E1D6F"/>
    <w:rsid w:val="009E73DE"/>
    <w:rsid w:val="009F03AC"/>
    <w:rsid w:val="009F0D80"/>
    <w:rsid w:val="009F12AA"/>
    <w:rsid w:val="009F1E5F"/>
    <w:rsid w:val="009F25C4"/>
    <w:rsid w:val="009F28CB"/>
    <w:rsid w:val="009F36C7"/>
    <w:rsid w:val="009F3E7D"/>
    <w:rsid w:val="009F755E"/>
    <w:rsid w:val="00A01043"/>
    <w:rsid w:val="00A01F82"/>
    <w:rsid w:val="00A032E5"/>
    <w:rsid w:val="00A033F0"/>
    <w:rsid w:val="00A04203"/>
    <w:rsid w:val="00A04966"/>
    <w:rsid w:val="00A0685E"/>
    <w:rsid w:val="00A14C9F"/>
    <w:rsid w:val="00A21A8C"/>
    <w:rsid w:val="00A22283"/>
    <w:rsid w:val="00A22875"/>
    <w:rsid w:val="00A23ABB"/>
    <w:rsid w:val="00A26C42"/>
    <w:rsid w:val="00A27B76"/>
    <w:rsid w:val="00A27F5F"/>
    <w:rsid w:val="00A32CE4"/>
    <w:rsid w:val="00A3692C"/>
    <w:rsid w:val="00A3703A"/>
    <w:rsid w:val="00A41987"/>
    <w:rsid w:val="00A43AF9"/>
    <w:rsid w:val="00A44A44"/>
    <w:rsid w:val="00A4713B"/>
    <w:rsid w:val="00A47940"/>
    <w:rsid w:val="00A50D15"/>
    <w:rsid w:val="00A50D7C"/>
    <w:rsid w:val="00A51F4E"/>
    <w:rsid w:val="00A52765"/>
    <w:rsid w:val="00A5313B"/>
    <w:rsid w:val="00A533C9"/>
    <w:rsid w:val="00A54454"/>
    <w:rsid w:val="00A56097"/>
    <w:rsid w:val="00A60228"/>
    <w:rsid w:val="00A63390"/>
    <w:rsid w:val="00A645DB"/>
    <w:rsid w:val="00A6480F"/>
    <w:rsid w:val="00A6496B"/>
    <w:rsid w:val="00A67086"/>
    <w:rsid w:val="00A6726A"/>
    <w:rsid w:val="00A67E1B"/>
    <w:rsid w:val="00A70F2F"/>
    <w:rsid w:val="00A71139"/>
    <w:rsid w:val="00A724DB"/>
    <w:rsid w:val="00A73166"/>
    <w:rsid w:val="00A73DDE"/>
    <w:rsid w:val="00A74294"/>
    <w:rsid w:val="00A74EBE"/>
    <w:rsid w:val="00A80289"/>
    <w:rsid w:val="00A81816"/>
    <w:rsid w:val="00A819CB"/>
    <w:rsid w:val="00A8275E"/>
    <w:rsid w:val="00A84821"/>
    <w:rsid w:val="00A85AEB"/>
    <w:rsid w:val="00A93942"/>
    <w:rsid w:val="00A95606"/>
    <w:rsid w:val="00A9642A"/>
    <w:rsid w:val="00AA1F0E"/>
    <w:rsid w:val="00AA3D54"/>
    <w:rsid w:val="00AA5B67"/>
    <w:rsid w:val="00AB06C1"/>
    <w:rsid w:val="00AB1167"/>
    <w:rsid w:val="00AB16F2"/>
    <w:rsid w:val="00AB343C"/>
    <w:rsid w:val="00AB3EF7"/>
    <w:rsid w:val="00AB475D"/>
    <w:rsid w:val="00AB5E25"/>
    <w:rsid w:val="00AB5E6A"/>
    <w:rsid w:val="00AC0EFA"/>
    <w:rsid w:val="00AC3674"/>
    <w:rsid w:val="00AD1BAB"/>
    <w:rsid w:val="00AD4FFF"/>
    <w:rsid w:val="00AD564A"/>
    <w:rsid w:val="00AE03BA"/>
    <w:rsid w:val="00AE25D2"/>
    <w:rsid w:val="00AE3D3F"/>
    <w:rsid w:val="00AF1158"/>
    <w:rsid w:val="00AF1C00"/>
    <w:rsid w:val="00AF2CEB"/>
    <w:rsid w:val="00B00097"/>
    <w:rsid w:val="00B03258"/>
    <w:rsid w:val="00B04B9D"/>
    <w:rsid w:val="00B124D9"/>
    <w:rsid w:val="00B133EC"/>
    <w:rsid w:val="00B14A56"/>
    <w:rsid w:val="00B1576F"/>
    <w:rsid w:val="00B17CA5"/>
    <w:rsid w:val="00B2223E"/>
    <w:rsid w:val="00B2799D"/>
    <w:rsid w:val="00B302DE"/>
    <w:rsid w:val="00B31F82"/>
    <w:rsid w:val="00B3341F"/>
    <w:rsid w:val="00B33C50"/>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4BA9"/>
    <w:rsid w:val="00BB5C97"/>
    <w:rsid w:val="00BB759D"/>
    <w:rsid w:val="00BB7A3E"/>
    <w:rsid w:val="00BC0B97"/>
    <w:rsid w:val="00BC1543"/>
    <w:rsid w:val="00BC32D0"/>
    <w:rsid w:val="00BC5F96"/>
    <w:rsid w:val="00BD1634"/>
    <w:rsid w:val="00BD2079"/>
    <w:rsid w:val="00BD2A1A"/>
    <w:rsid w:val="00BD2D0F"/>
    <w:rsid w:val="00BD704F"/>
    <w:rsid w:val="00BD7EF3"/>
    <w:rsid w:val="00BE118A"/>
    <w:rsid w:val="00BE3300"/>
    <w:rsid w:val="00BE4AF6"/>
    <w:rsid w:val="00BF0301"/>
    <w:rsid w:val="00BF21B9"/>
    <w:rsid w:val="00BF2F75"/>
    <w:rsid w:val="00BF4247"/>
    <w:rsid w:val="00BF4B9F"/>
    <w:rsid w:val="00BF58FA"/>
    <w:rsid w:val="00BF6513"/>
    <w:rsid w:val="00C05B1B"/>
    <w:rsid w:val="00C14F4E"/>
    <w:rsid w:val="00C20D33"/>
    <w:rsid w:val="00C3152F"/>
    <w:rsid w:val="00C31E5B"/>
    <w:rsid w:val="00C3279C"/>
    <w:rsid w:val="00C335C8"/>
    <w:rsid w:val="00C340A8"/>
    <w:rsid w:val="00C34993"/>
    <w:rsid w:val="00C34A85"/>
    <w:rsid w:val="00C35724"/>
    <w:rsid w:val="00C371CA"/>
    <w:rsid w:val="00C373AD"/>
    <w:rsid w:val="00C37BE3"/>
    <w:rsid w:val="00C41048"/>
    <w:rsid w:val="00C46BC5"/>
    <w:rsid w:val="00C544DD"/>
    <w:rsid w:val="00C553BB"/>
    <w:rsid w:val="00C56665"/>
    <w:rsid w:val="00C56E12"/>
    <w:rsid w:val="00C56E87"/>
    <w:rsid w:val="00C578FA"/>
    <w:rsid w:val="00C61A3C"/>
    <w:rsid w:val="00C62542"/>
    <w:rsid w:val="00C62564"/>
    <w:rsid w:val="00C63967"/>
    <w:rsid w:val="00C63CC4"/>
    <w:rsid w:val="00C66684"/>
    <w:rsid w:val="00C728B9"/>
    <w:rsid w:val="00C73BAC"/>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2816"/>
    <w:rsid w:val="00CA4E9D"/>
    <w:rsid w:val="00CA526E"/>
    <w:rsid w:val="00CB0BC3"/>
    <w:rsid w:val="00CB1322"/>
    <w:rsid w:val="00CB49DB"/>
    <w:rsid w:val="00CB5FF2"/>
    <w:rsid w:val="00CB7E2A"/>
    <w:rsid w:val="00CC1C7A"/>
    <w:rsid w:val="00CC21DD"/>
    <w:rsid w:val="00CC3C87"/>
    <w:rsid w:val="00CC3EAE"/>
    <w:rsid w:val="00CC47B0"/>
    <w:rsid w:val="00CC6AED"/>
    <w:rsid w:val="00CD10DE"/>
    <w:rsid w:val="00CD24E3"/>
    <w:rsid w:val="00CD44B5"/>
    <w:rsid w:val="00CD6D7C"/>
    <w:rsid w:val="00CE11B7"/>
    <w:rsid w:val="00CE1FB9"/>
    <w:rsid w:val="00CE3337"/>
    <w:rsid w:val="00CE576A"/>
    <w:rsid w:val="00CE7631"/>
    <w:rsid w:val="00CF179A"/>
    <w:rsid w:val="00CF1E8C"/>
    <w:rsid w:val="00CF4F91"/>
    <w:rsid w:val="00CF6E83"/>
    <w:rsid w:val="00D01351"/>
    <w:rsid w:val="00D03080"/>
    <w:rsid w:val="00D037ED"/>
    <w:rsid w:val="00D05B9D"/>
    <w:rsid w:val="00D05F45"/>
    <w:rsid w:val="00D06482"/>
    <w:rsid w:val="00D069DB"/>
    <w:rsid w:val="00D06D2B"/>
    <w:rsid w:val="00D11123"/>
    <w:rsid w:val="00D11E71"/>
    <w:rsid w:val="00D12B0B"/>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966"/>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429"/>
    <w:rsid w:val="00D83675"/>
    <w:rsid w:val="00D83B23"/>
    <w:rsid w:val="00D84DA3"/>
    <w:rsid w:val="00D84DD1"/>
    <w:rsid w:val="00D85CE7"/>
    <w:rsid w:val="00D8620D"/>
    <w:rsid w:val="00D90521"/>
    <w:rsid w:val="00D92A87"/>
    <w:rsid w:val="00D9391C"/>
    <w:rsid w:val="00D9466B"/>
    <w:rsid w:val="00D96844"/>
    <w:rsid w:val="00D96B23"/>
    <w:rsid w:val="00DA3A39"/>
    <w:rsid w:val="00DA3CD9"/>
    <w:rsid w:val="00DA664F"/>
    <w:rsid w:val="00DB05AD"/>
    <w:rsid w:val="00DB0AD1"/>
    <w:rsid w:val="00DB36B3"/>
    <w:rsid w:val="00DB6F5D"/>
    <w:rsid w:val="00DC0DCA"/>
    <w:rsid w:val="00DC1181"/>
    <w:rsid w:val="00DC2959"/>
    <w:rsid w:val="00DC2DFF"/>
    <w:rsid w:val="00DC3330"/>
    <w:rsid w:val="00DC36EE"/>
    <w:rsid w:val="00DD2ED3"/>
    <w:rsid w:val="00DD498E"/>
    <w:rsid w:val="00DD4D87"/>
    <w:rsid w:val="00DD4FBB"/>
    <w:rsid w:val="00DD624A"/>
    <w:rsid w:val="00DD7C50"/>
    <w:rsid w:val="00DD7F16"/>
    <w:rsid w:val="00DE01F3"/>
    <w:rsid w:val="00DE2993"/>
    <w:rsid w:val="00DE38F5"/>
    <w:rsid w:val="00DE5D19"/>
    <w:rsid w:val="00DE6B80"/>
    <w:rsid w:val="00DE7912"/>
    <w:rsid w:val="00DF02CD"/>
    <w:rsid w:val="00DF324B"/>
    <w:rsid w:val="00DF32F5"/>
    <w:rsid w:val="00DF695A"/>
    <w:rsid w:val="00DF7E80"/>
    <w:rsid w:val="00E00BC5"/>
    <w:rsid w:val="00E02375"/>
    <w:rsid w:val="00E023FA"/>
    <w:rsid w:val="00E056E0"/>
    <w:rsid w:val="00E060D8"/>
    <w:rsid w:val="00E12A59"/>
    <w:rsid w:val="00E131AE"/>
    <w:rsid w:val="00E164B9"/>
    <w:rsid w:val="00E16DBE"/>
    <w:rsid w:val="00E2287D"/>
    <w:rsid w:val="00E24C50"/>
    <w:rsid w:val="00E261F2"/>
    <w:rsid w:val="00E32F1B"/>
    <w:rsid w:val="00E373ED"/>
    <w:rsid w:val="00E41A2F"/>
    <w:rsid w:val="00E41A9B"/>
    <w:rsid w:val="00E42810"/>
    <w:rsid w:val="00E442B6"/>
    <w:rsid w:val="00E46C2C"/>
    <w:rsid w:val="00E50892"/>
    <w:rsid w:val="00E50A5D"/>
    <w:rsid w:val="00E538E7"/>
    <w:rsid w:val="00E53949"/>
    <w:rsid w:val="00E57512"/>
    <w:rsid w:val="00E60068"/>
    <w:rsid w:val="00E61FCF"/>
    <w:rsid w:val="00E635E8"/>
    <w:rsid w:val="00E639E1"/>
    <w:rsid w:val="00E656A0"/>
    <w:rsid w:val="00E65D4A"/>
    <w:rsid w:val="00E65ED4"/>
    <w:rsid w:val="00E66183"/>
    <w:rsid w:val="00E663B8"/>
    <w:rsid w:val="00E71F8D"/>
    <w:rsid w:val="00E733E2"/>
    <w:rsid w:val="00E74336"/>
    <w:rsid w:val="00E744CE"/>
    <w:rsid w:val="00E8164D"/>
    <w:rsid w:val="00E83F69"/>
    <w:rsid w:val="00E8436D"/>
    <w:rsid w:val="00E858E8"/>
    <w:rsid w:val="00E9225A"/>
    <w:rsid w:val="00E96D07"/>
    <w:rsid w:val="00EA2489"/>
    <w:rsid w:val="00EB24C3"/>
    <w:rsid w:val="00EB25BB"/>
    <w:rsid w:val="00EB2BA1"/>
    <w:rsid w:val="00EB453B"/>
    <w:rsid w:val="00EB4B53"/>
    <w:rsid w:val="00EB4F53"/>
    <w:rsid w:val="00EB57E9"/>
    <w:rsid w:val="00EB6ECF"/>
    <w:rsid w:val="00EB7F1E"/>
    <w:rsid w:val="00EC00A1"/>
    <w:rsid w:val="00EC1043"/>
    <w:rsid w:val="00EC2454"/>
    <w:rsid w:val="00EC37BE"/>
    <w:rsid w:val="00EC4DD4"/>
    <w:rsid w:val="00EC7A1E"/>
    <w:rsid w:val="00ED52F5"/>
    <w:rsid w:val="00EE1383"/>
    <w:rsid w:val="00EE2DD9"/>
    <w:rsid w:val="00EE350C"/>
    <w:rsid w:val="00EE542D"/>
    <w:rsid w:val="00EF290E"/>
    <w:rsid w:val="00F029D0"/>
    <w:rsid w:val="00F04C3C"/>
    <w:rsid w:val="00F0616B"/>
    <w:rsid w:val="00F0649E"/>
    <w:rsid w:val="00F10475"/>
    <w:rsid w:val="00F10A9A"/>
    <w:rsid w:val="00F10DEE"/>
    <w:rsid w:val="00F11B0F"/>
    <w:rsid w:val="00F12600"/>
    <w:rsid w:val="00F12BF5"/>
    <w:rsid w:val="00F13B46"/>
    <w:rsid w:val="00F206FF"/>
    <w:rsid w:val="00F2223D"/>
    <w:rsid w:val="00F22594"/>
    <w:rsid w:val="00F22693"/>
    <w:rsid w:val="00F231E3"/>
    <w:rsid w:val="00F23A02"/>
    <w:rsid w:val="00F25A4B"/>
    <w:rsid w:val="00F2639D"/>
    <w:rsid w:val="00F27C54"/>
    <w:rsid w:val="00F30E5F"/>
    <w:rsid w:val="00F32932"/>
    <w:rsid w:val="00F347CE"/>
    <w:rsid w:val="00F36D88"/>
    <w:rsid w:val="00F374BB"/>
    <w:rsid w:val="00F379D4"/>
    <w:rsid w:val="00F40322"/>
    <w:rsid w:val="00F45314"/>
    <w:rsid w:val="00F50D02"/>
    <w:rsid w:val="00F54951"/>
    <w:rsid w:val="00F55B9B"/>
    <w:rsid w:val="00F57874"/>
    <w:rsid w:val="00F61B55"/>
    <w:rsid w:val="00F6287B"/>
    <w:rsid w:val="00F63E41"/>
    <w:rsid w:val="00F6641B"/>
    <w:rsid w:val="00F67432"/>
    <w:rsid w:val="00F676C8"/>
    <w:rsid w:val="00F67C2C"/>
    <w:rsid w:val="00F70E40"/>
    <w:rsid w:val="00F71278"/>
    <w:rsid w:val="00F71FA6"/>
    <w:rsid w:val="00F7219E"/>
    <w:rsid w:val="00F7332E"/>
    <w:rsid w:val="00F743AE"/>
    <w:rsid w:val="00F74BBD"/>
    <w:rsid w:val="00F75452"/>
    <w:rsid w:val="00F765EE"/>
    <w:rsid w:val="00F777E8"/>
    <w:rsid w:val="00F82BF0"/>
    <w:rsid w:val="00F8716D"/>
    <w:rsid w:val="00F912E0"/>
    <w:rsid w:val="00F91652"/>
    <w:rsid w:val="00F92526"/>
    <w:rsid w:val="00F92C03"/>
    <w:rsid w:val="00F92E8C"/>
    <w:rsid w:val="00F94450"/>
    <w:rsid w:val="00F9497E"/>
    <w:rsid w:val="00F9535E"/>
    <w:rsid w:val="00F9589D"/>
    <w:rsid w:val="00F979C2"/>
    <w:rsid w:val="00FA034A"/>
    <w:rsid w:val="00FA0FAF"/>
    <w:rsid w:val="00FA2F78"/>
    <w:rsid w:val="00FA36C0"/>
    <w:rsid w:val="00FA5056"/>
    <w:rsid w:val="00FA5AD4"/>
    <w:rsid w:val="00FA6CB3"/>
    <w:rsid w:val="00FA7DB4"/>
    <w:rsid w:val="00FB183C"/>
    <w:rsid w:val="00FC2973"/>
    <w:rsid w:val="00FC31AC"/>
    <w:rsid w:val="00FC340C"/>
    <w:rsid w:val="00FC58C3"/>
    <w:rsid w:val="00FD108A"/>
    <w:rsid w:val="00FD3FD6"/>
    <w:rsid w:val="00FD67E9"/>
    <w:rsid w:val="00FE2782"/>
    <w:rsid w:val="00FE4FF4"/>
    <w:rsid w:val="00FF0ED4"/>
    <w:rsid w:val="00FF31E6"/>
    <w:rsid w:val="00FF3568"/>
    <w:rsid w:val="00FF4889"/>
    <w:rsid w:val="00FF5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E34C3B"/>
  <w15:chartTrackingRefBased/>
  <w15:docId w15:val="{DBA713CD-6F9C-8649-AB11-A19EA4CB3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816"/>
    <w:pPr>
      <w:spacing w:line="48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A818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18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818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18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8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18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818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18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16"/>
    <w:rPr>
      <w:rFonts w:eastAsiaTheme="majorEastAsia" w:cstheme="majorBidi"/>
      <w:color w:val="272727" w:themeColor="text1" w:themeTint="D8"/>
    </w:rPr>
  </w:style>
  <w:style w:type="paragraph" w:styleId="Title">
    <w:name w:val="Title"/>
    <w:basedOn w:val="Normal"/>
    <w:next w:val="Normal"/>
    <w:link w:val="TitleChar"/>
    <w:uiPriority w:val="10"/>
    <w:qFormat/>
    <w:rsid w:val="00A818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81816"/>
    <w:rPr>
      <w:i/>
      <w:iCs/>
      <w:color w:val="404040" w:themeColor="text1" w:themeTint="BF"/>
    </w:rPr>
  </w:style>
  <w:style w:type="paragraph" w:styleId="ListParagraph">
    <w:name w:val="List Paragraph"/>
    <w:basedOn w:val="Normal"/>
    <w:uiPriority w:val="34"/>
    <w:qFormat/>
    <w:rsid w:val="00A81816"/>
    <w:pPr>
      <w:ind w:left="720"/>
      <w:contextualSpacing/>
    </w:pPr>
  </w:style>
  <w:style w:type="character" w:styleId="IntenseEmphasis">
    <w:name w:val="Intense Emphasis"/>
    <w:basedOn w:val="DefaultParagraphFont"/>
    <w:uiPriority w:val="21"/>
    <w:qFormat/>
    <w:rsid w:val="00A81816"/>
    <w:rPr>
      <w:i/>
      <w:iCs/>
      <w:color w:val="0F4761" w:themeColor="accent1" w:themeShade="BF"/>
    </w:rPr>
  </w:style>
  <w:style w:type="paragraph" w:styleId="IntenseQuote">
    <w:name w:val="Intense Quote"/>
    <w:basedOn w:val="Normal"/>
    <w:next w:val="Normal"/>
    <w:link w:val="IntenseQuoteChar"/>
    <w:uiPriority w:val="30"/>
    <w:qFormat/>
    <w:rsid w:val="00A818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16"/>
    <w:rPr>
      <w:i/>
      <w:iCs/>
      <w:color w:val="0F4761" w:themeColor="accent1" w:themeShade="BF"/>
    </w:rPr>
  </w:style>
  <w:style w:type="character" w:styleId="IntenseReference">
    <w:name w:val="Intense Reference"/>
    <w:basedOn w:val="DefaultParagraphFont"/>
    <w:uiPriority w:val="32"/>
    <w:qFormat/>
    <w:rsid w:val="00A81816"/>
    <w:rPr>
      <w:b/>
      <w:bCs/>
      <w:smallCaps/>
      <w:color w:val="0F4761" w:themeColor="accent1" w:themeShade="BF"/>
      <w:spacing w:val="5"/>
    </w:rPr>
  </w:style>
  <w:style w:type="character" w:customStyle="1" w:styleId="apple-style-span">
    <w:name w:val="apple-style-span"/>
    <w:basedOn w:val="DefaultParagraphFont"/>
    <w:uiPriority w:val="99"/>
    <w:rsid w:val="00A81816"/>
    <w:rPr>
      <w:rFonts w:cs="Times New Roman"/>
    </w:rPr>
  </w:style>
  <w:style w:type="paragraph" w:customStyle="1" w:styleId="EndNoteBibliography">
    <w:name w:val="EndNote Bibliography"/>
    <w:basedOn w:val="Normal"/>
    <w:rsid w:val="00A81816"/>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A81816"/>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A81816"/>
    <w:rPr>
      <w:kern w:val="0"/>
      <w:sz w:val="20"/>
      <w:szCs w:val="20"/>
      <w:lang w:val="en-GB"/>
      <w14:ligatures w14:val="none"/>
    </w:rPr>
  </w:style>
  <w:style w:type="paragraph" w:styleId="Footer">
    <w:name w:val="footer"/>
    <w:basedOn w:val="Normal"/>
    <w:link w:val="Foot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A81816"/>
    <w:rPr>
      <w:rFonts w:ascii="Calibri" w:eastAsia="Calibri" w:hAnsi="Calibri" w:cs="Times New Roman"/>
      <w:kern w:val="0"/>
      <w:sz w:val="22"/>
      <w:szCs w:val="22"/>
      <w:lang w:val="en-GB"/>
      <w14:ligatures w14:val="none"/>
    </w:rPr>
  </w:style>
  <w:style w:type="character" w:styleId="PageNumber">
    <w:name w:val="page number"/>
    <w:basedOn w:val="DefaultParagraphFont"/>
    <w:uiPriority w:val="99"/>
    <w:semiHidden/>
    <w:unhideWhenUsed/>
    <w:rsid w:val="00A81816"/>
  </w:style>
  <w:style w:type="paragraph" w:styleId="Caption">
    <w:name w:val="caption"/>
    <w:basedOn w:val="Normal"/>
    <w:next w:val="Normal"/>
    <w:uiPriority w:val="35"/>
    <w:unhideWhenUsed/>
    <w:qFormat/>
    <w:rsid w:val="00A81816"/>
    <w:pPr>
      <w:spacing w:after="200"/>
    </w:pPr>
    <w:rPr>
      <w:rFonts w:ascii="Calibri" w:eastAsia="Calibri" w:hAnsi="Calibri"/>
      <w:i/>
      <w:iCs/>
      <w:color w:val="0E2841" w:themeColor="text2"/>
      <w:sz w:val="18"/>
      <w:szCs w:val="18"/>
      <w:lang w:val="en-GB"/>
    </w:rPr>
  </w:style>
  <w:style w:type="character" w:styleId="CommentReference">
    <w:name w:val="annotation reference"/>
    <w:basedOn w:val="DefaultParagraphFont"/>
    <w:uiPriority w:val="99"/>
    <w:unhideWhenUsed/>
    <w:rsid w:val="00A81816"/>
    <w:rPr>
      <w:sz w:val="16"/>
      <w:szCs w:val="16"/>
    </w:rPr>
  </w:style>
  <w:style w:type="paragraph" w:styleId="CommentSubject">
    <w:name w:val="annotation subject"/>
    <w:basedOn w:val="CommentText"/>
    <w:next w:val="CommentText"/>
    <w:link w:val="CommentSubjectChar"/>
    <w:uiPriority w:val="99"/>
    <w:semiHidden/>
    <w:unhideWhenUsed/>
    <w:rsid w:val="00A81816"/>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A81816"/>
    <w:rPr>
      <w:rFonts w:ascii="Calibri" w:eastAsia="Calibri" w:hAnsi="Calibri" w:cs="Times New Roman"/>
      <w:b/>
      <w:bCs/>
      <w:kern w:val="0"/>
      <w:sz w:val="20"/>
      <w:szCs w:val="20"/>
      <w:lang w:val="en-GB"/>
      <w14:ligatures w14:val="none"/>
    </w:rPr>
  </w:style>
  <w:style w:type="paragraph" w:styleId="BalloonText">
    <w:name w:val="Balloon Text"/>
    <w:basedOn w:val="Normal"/>
    <w:link w:val="BalloonTextChar"/>
    <w:uiPriority w:val="99"/>
    <w:unhideWhenUsed/>
    <w:rsid w:val="00A81816"/>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A81816"/>
    <w:rPr>
      <w:rFonts w:ascii="Tahoma" w:eastAsia="Calibri" w:hAnsi="Tahoma" w:cs="Tahoma"/>
      <w:kern w:val="0"/>
      <w:sz w:val="20"/>
      <w:szCs w:val="16"/>
      <w:lang w:val="en-GB"/>
      <w14:ligatures w14:val="none"/>
    </w:rPr>
  </w:style>
  <w:style w:type="paragraph" w:customStyle="1" w:styleId="EndNoteBibliographyTitle">
    <w:name w:val="EndNote Bibliography Title"/>
    <w:basedOn w:val="Normal"/>
    <w:rsid w:val="00A81816"/>
    <w:pPr>
      <w:spacing w:line="276" w:lineRule="auto"/>
      <w:jc w:val="center"/>
    </w:pPr>
    <w:rPr>
      <w:rFonts w:ascii="Calibri" w:eastAsia="Calibri" w:hAnsi="Calibri"/>
      <w:sz w:val="22"/>
      <w:szCs w:val="22"/>
    </w:rPr>
  </w:style>
  <w:style w:type="paragraph" w:customStyle="1" w:styleId="p1">
    <w:name w:val="p1"/>
    <w:basedOn w:val="Normal"/>
    <w:rsid w:val="00A81816"/>
    <w:rPr>
      <w:rFonts w:ascii="Times" w:eastAsiaTheme="minorHAnsi" w:hAnsi="Times"/>
      <w:color w:val="181A18"/>
      <w:sz w:val="26"/>
      <w:szCs w:val="26"/>
      <w:lang w:val="en-GB" w:eastAsia="en-GB"/>
    </w:rPr>
  </w:style>
  <w:style w:type="table" w:styleId="TableGrid">
    <w:name w:val="Table Grid"/>
    <w:basedOn w:val="TableNormal"/>
    <w:uiPriority w:val="39"/>
    <w:rsid w:val="00A81816"/>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81816"/>
    <w:rPr>
      <w:rFonts w:eastAsiaTheme="minorHAnsi"/>
      <w:lang w:val="en-GB" w:eastAsia="en-GB"/>
    </w:rPr>
  </w:style>
  <w:style w:type="character" w:customStyle="1" w:styleId="DocumentMapChar">
    <w:name w:val="Document Map Char"/>
    <w:basedOn w:val="DefaultParagraphFont"/>
    <w:link w:val="DocumentMap"/>
    <w:uiPriority w:val="99"/>
    <w:semiHidden/>
    <w:rsid w:val="00A81816"/>
    <w:rPr>
      <w:rFonts w:ascii="Times New Roman" w:hAnsi="Times New Roman" w:cs="Times New Roman"/>
      <w:kern w:val="0"/>
      <w:lang w:val="en-GB" w:eastAsia="en-GB"/>
      <w14:ligatures w14:val="none"/>
    </w:rPr>
  </w:style>
  <w:style w:type="paragraph" w:styleId="Header">
    <w:name w:val="header"/>
    <w:basedOn w:val="Normal"/>
    <w:link w:val="Head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A81816"/>
    <w:rPr>
      <w:rFonts w:ascii="Calibri" w:eastAsia="Calibri" w:hAnsi="Calibri" w:cs="Times New Roman"/>
      <w:kern w:val="0"/>
      <w:sz w:val="22"/>
      <w:szCs w:val="22"/>
      <w:lang w:val="en-GB"/>
      <w14:ligatures w14:val="none"/>
    </w:rPr>
  </w:style>
  <w:style w:type="character" w:styleId="Hyperlink">
    <w:name w:val="Hyperlink"/>
    <w:basedOn w:val="DefaultParagraphFont"/>
    <w:uiPriority w:val="99"/>
    <w:unhideWhenUsed/>
    <w:rsid w:val="00A81816"/>
    <w:rPr>
      <w:color w:val="467886" w:themeColor="hyperlink"/>
      <w:u w:val="single"/>
    </w:rPr>
  </w:style>
  <w:style w:type="character" w:styleId="FollowedHyperlink">
    <w:name w:val="FollowedHyperlink"/>
    <w:basedOn w:val="DefaultParagraphFont"/>
    <w:uiPriority w:val="99"/>
    <w:semiHidden/>
    <w:unhideWhenUsed/>
    <w:rsid w:val="00A81816"/>
    <w:rPr>
      <w:color w:val="96607D" w:themeColor="followedHyperlink"/>
      <w:u w:val="single"/>
    </w:rPr>
  </w:style>
  <w:style w:type="character" w:styleId="LineNumber">
    <w:name w:val="line number"/>
    <w:basedOn w:val="DefaultParagraphFont"/>
    <w:uiPriority w:val="99"/>
    <w:semiHidden/>
    <w:unhideWhenUsed/>
    <w:rsid w:val="00A81816"/>
  </w:style>
  <w:style w:type="paragraph" w:styleId="NormalWeb">
    <w:name w:val="Normal (Web)"/>
    <w:basedOn w:val="Normal"/>
    <w:uiPriority w:val="99"/>
    <w:unhideWhenUsed/>
    <w:rsid w:val="00A81816"/>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A81816"/>
  </w:style>
  <w:style w:type="paragraph" w:customStyle="1" w:styleId="SMSubheading">
    <w:name w:val="SM Subheading"/>
    <w:basedOn w:val="Normal"/>
    <w:link w:val="SMSubheadingChar"/>
    <w:qFormat/>
    <w:rsid w:val="00A81816"/>
    <w:rPr>
      <w:szCs w:val="20"/>
      <w:u w:val="words"/>
    </w:rPr>
  </w:style>
  <w:style w:type="character" w:customStyle="1" w:styleId="SMSubheadingChar">
    <w:name w:val="SM Subheading Char"/>
    <w:basedOn w:val="DefaultParagraphFont"/>
    <w:link w:val="SMSubheading"/>
    <w:rsid w:val="00A81816"/>
    <w:rPr>
      <w:rFonts w:ascii="Times New Roman" w:eastAsia="Times New Roman" w:hAnsi="Times New Roman" w:cs="Times New Roman"/>
      <w:kern w:val="0"/>
      <w:szCs w:val="20"/>
      <w:u w:val="words"/>
      <w14:ligatures w14:val="none"/>
    </w:rPr>
  </w:style>
  <w:style w:type="paragraph" w:styleId="Revision">
    <w:name w:val="Revision"/>
    <w:hidden/>
    <w:uiPriority w:val="99"/>
    <w:semiHidden/>
    <w:rsid w:val="00A81816"/>
    <w:rPr>
      <w:rFonts w:ascii="Calibri" w:eastAsia="Calibri" w:hAnsi="Calibri" w:cs="Times New Roman"/>
      <w:kern w:val="0"/>
      <w:sz w:val="22"/>
      <w:szCs w:val="22"/>
      <w:lang w:val="en-GB"/>
      <w14:ligatures w14:val="none"/>
    </w:rPr>
  </w:style>
  <w:style w:type="paragraph" w:customStyle="1" w:styleId="SMHeading">
    <w:name w:val="SM Heading"/>
    <w:basedOn w:val="Heading1"/>
    <w:qFormat/>
    <w:rsid w:val="00A81816"/>
    <w:pPr>
      <w:keepLines w:val="0"/>
      <w:spacing w:before="240" w:after="60"/>
    </w:pPr>
    <w:rPr>
      <w:rFonts w:ascii="Times New Roman" w:eastAsia="Times New Roman" w:hAnsi="Times New Roman" w:cs="Times New Roman"/>
      <w:b/>
      <w:bCs/>
      <w:color w:val="auto"/>
      <w:kern w:val="32"/>
      <w:sz w:val="24"/>
      <w:szCs w:val="24"/>
    </w:rPr>
  </w:style>
  <w:style w:type="character" w:customStyle="1" w:styleId="UnresolvedMention1">
    <w:name w:val="Unresolved Mention1"/>
    <w:basedOn w:val="DefaultParagraphFont"/>
    <w:uiPriority w:val="99"/>
    <w:semiHidden/>
    <w:unhideWhenUsed/>
    <w:rsid w:val="00A81816"/>
    <w:rPr>
      <w:color w:val="605E5C"/>
      <w:shd w:val="clear" w:color="auto" w:fill="E1DFDD"/>
    </w:rPr>
  </w:style>
  <w:style w:type="paragraph" w:styleId="HTMLPreformatted">
    <w:name w:val="HTML Preformatted"/>
    <w:basedOn w:val="Normal"/>
    <w:link w:val="HTMLPreformattedChar"/>
    <w:uiPriority w:val="99"/>
    <w:unhideWhenUsed/>
    <w:rsid w:val="00A81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A81816"/>
    <w:rPr>
      <w:rFonts w:ascii="Courier New" w:eastAsia="Times New Roman" w:hAnsi="Courier New" w:cs="Courier New"/>
      <w:kern w:val="0"/>
      <w:sz w:val="20"/>
      <w:szCs w:val="20"/>
      <w:lang w:val="en-GB"/>
      <w14:ligatures w14:val="none"/>
    </w:rPr>
  </w:style>
  <w:style w:type="character" w:styleId="PlaceholderText">
    <w:name w:val="Placeholder Text"/>
    <w:basedOn w:val="DefaultParagraphFont"/>
    <w:uiPriority w:val="99"/>
    <w:semiHidden/>
    <w:rsid w:val="00A81816"/>
    <w:rPr>
      <w:color w:val="808080"/>
    </w:rPr>
  </w:style>
  <w:style w:type="character" w:customStyle="1" w:styleId="UnresolvedMention2">
    <w:name w:val="Unresolved Mention2"/>
    <w:basedOn w:val="DefaultParagraphFont"/>
    <w:uiPriority w:val="99"/>
    <w:semiHidden/>
    <w:unhideWhenUsed/>
    <w:rsid w:val="00A81816"/>
    <w:rPr>
      <w:color w:val="605E5C"/>
      <w:shd w:val="clear" w:color="auto" w:fill="E1DFDD"/>
    </w:rPr>
  </w:style>
  <w:style w:type="character" w:customStyle="1" w:styleId="UnresolvedMention3">
    <w:name w:val="Unresolved Mention3"/>
    <w:basedOn w:val="DefaultParagraphFont"/>
    <w:uiPriority w:val="99"/>
    <w:semiHidden/>
    <w:unhideWhenUsed/>
    <w:rsid w:val="00A81816"/>
    <w:rPr>
      <w:color w:val="605E5C"/>
      <w:shd w:val="clear" w:color="auto" w:fill="E1DFDD"/>
    </w:rPr>
  </w:style>
  <w:style w:type="paragraph" w:customStyle="1" w:styleId="Paragraph">
    <w:name w:val="Paragraph"/>
    <w:basedOn w:val="Normal"/>
    <w:rsid w:val="00A81816"/>
    <w:pPr>
      <w:spacing w:before="120"/>
      <w:ind w:firstLine="720"/>
    </w:pPr>
  </w:style>
  <w:style w:type="paragraph" w:customStyle="1" w:styleId="Acknowledgement">
    <w:name w:val="Acknowledgement"/>
    <w:basedOn w:val="Normal"/>
    <w:rsid w:val="00A81816"/>
    <w:pPr>
      <w:spacing w:before="120"/>
      <w:ind w:left="720" w:hanging="720"/>
    </w:pPr>
  </w:style>
  <w:style w:type="character" w:customStyle="1" w:styleId="UnresolvedMention4">
    <w:name w:val="Unresolved Mention4"/>
    <w:basedOn w:val="DefaultParagraphFont"/>
    <w:uiPriority w:val="99"/>
    <w:semiHidden/>
    <w:unhideWhenUsed/>
    <w:rsid w:val="00A81816"/>
    <w:rPr>
      <w:color w:val="605E5C"/>
      <w:shd w:val="clear" w:color="auto" w:fill="E1DFDD"/>
    </w:rPr>
  </w:style>
  <w:style w:type="character" w:customStyle="1" w:styleId="UnresolvedMention5">
    <w:name w:val="Unresolved Mention5"/>
    <w:basedOn w:val="DefaultParagraphFont"/>
    <w:uiPriority w:val="99"/>
    <w:semiHidden/>
    <w:unhideWhenUsed/>
    <w:rsid w:val="00A81816"/>
    <w:rPr>
      <w:color w:val="605E5C"/>
      <w:shd w:val="clear" w:color="auto" w:fill="E1DFDD"/>
    </w:rPr>
  </w:style>
  <w:style w:type="paragraph" w:styleId="FootnoteText">
    <w:name w:val="footnote text"/>
    <w:basedOn w:val="Normal"/>
    <w:link w:val="FootnoteTextChar"/>
    <w:uiPriority w:val="99"/>
    <w:semiHidden/>
    <w:unhideWhenUsed/>
    <w:rsid w:val="00A81816"/>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A81816"/>
    <w:rPr>
      <w:rFonts w:ascii="Times New Roman" w:hAnsi="Times New Roman" w:cs="Times New Roman"/>
      <w:kern w:val="0"/>
      <w:sz w:val="20"/>
      <w:szCs w:val="20"/>
      <w:lang w:val="en-GB" w:eastAsia="en-GB"/>
      <w14:ligatures w14:val="none"/>
    </w:rPr>
  </w:style>
  <w:style w:type="character" w:styleId="FootnoteReference">
    <w:name w:val="footnote reference"/>
    <w:basedOn w:val="DefaultParagraphFont"/>
    <w:uiPriority w:val="99"/>
    <w:semiHidden/>
    <w:unhideWhenUsed/>
    <w:rsid w:val="00A81816"/>
    <w:rPr>
      <w:vertAlign w:val="superscript"/>
    </w:rPr>
  </w:style>
  <w:style w:type="character" w:customStyle="1" w:styleId="UnresolvedMention6">
    <w:name w:val="Unresolved Mention6"/>
    <w:basedOn w:val="DefaultParagraphFont"/>
    <w:uiPriority w:val="99"/>
    <w:semiHidden/>
    <w:unhideWhenUsed/>
    <w:rsid w:val="00A81816"/>
    <w:rPr>
      <w:color w:val="605E5C"/>
      <w:shd w:val="clear" w:color="auto" w:fill="E1DFDD"/>
    </w:rPr>
  </w:style>
  <w:style w:type="character" w:customStyle="1" w:styleId="UnresolvedMention7">
    <w:name w:val="Unresolved Mention7"/>
    <w:basedOn w:val="DefaultParagraphFont"/>
    <w:uiPriority w:val="99"/>
    <w:semiHidden/>
    <w:unhideWhenUsed/>
    <w:rsid w:val="00A81816"/>
    <w:rPr>
      <w:color w:val="605E5C"/>
      <w:shd w:val="clear" w:color="auto" w:fill="E1DFDD"/>
    </w:rPr>
  </w:style>
  <w:style w:type="character" w:customStyle="1" w:styleId="UnresolvedMention8">
    <w:name w:val="Unresolved Mention8"/>
    <w:basedOn w:val="DefaultParagraphFont"/>
    <w:uiPriority w:val="99"/>
    <w:semiHidden/>
    <w:unhideWhenUsed/>
    <w:rsid w:val="00A81816"/>
    <w:rPr>
      <w:color w:val="605E5C"/>
      <w:shd w:val="clear" w:color="auto" w:fill="E1DFDD"/>
    </w:rPr>
  </w:style>
  <w:style w:type="character" w:styleId="UnresolvedMention">
    <w:name w:val="Unresolved Mention"/>
    <w:basedOn w:val="DefaultParagraphFont"/>
    <w:uiPriority w:val="99"/>
    <w:semiHidden/>
    <w:unhideWhenUsed/>
    <w:rsid w:val="00A81816"/>
    <w:rPr>
      <w:color w:val="605E5C"/>
      <w:shd w:val="clear" w:color="auto" w:fill="E1DFDD"/>
    </w:rPr>
  </w:style>
  <w:style w:type="character" w:customStyle="1" w:styleId="UnresolvedMention9">
    <w:name w:val="Unresolved Mention9"/>
    <w:basedOn w:val="DefaultParagraphFont"/>
    <w:uiPriority w:val="99"/>
    <w:semiHidden/>
    <w:unhideWhenUsed/>
    <w:rsid w:val="00A81816"/>
    <w:rPr>
      <w:color w:val="605E5C"/>
      <w:shd w:val="clear" w:color="auto" w:fill="E1DFDD"/>
    </w:rPr>
  </w:style>
  <w:style w:type="paragraph" w:styleId="Bibliography">
    <w:name w:val="Bibliography"/>
    <w:basedOn w:val="Normal"/>
    <w:next w:val="Normal"/>
    <w:uiPriority w:val="37"/>
    <w:unhideWhenUsed/>
    <w:rsid w:val="00A81816"/>
    <w:pPr>
      <w:tabs>
        <w:tab w:val="left" w:pos="380"/>
      </w:tabs>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purl.stanford.edu/xv742vh929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m3085@cumc.columbia.edu" TargetMode="External"/><Relationship Id="rId12" Type="http://schemas.openxmlformats.org/officeDocument/2006/relationships/hyperlink" Target="https://github.com/geanders/hurricaneexposuredat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geanders/hurricaneexposure"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sparklabnyc/tropical_cyclones_educational_attainment_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23</Pages>
  <Words>24992</Words>
  <Characters>142455</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27</cp:revision>
  <dcterms:created xsi:type="dcterms:W3CDTF">2024-09-11T23:04:00Z</dcterms:created>
  <dcterms:modified xsi:type="dcterms:W3CDTF">2024-09-14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ibmTftH"/&gt;&lt;style id="http://www.zotero.org/styles/environmental-research" hasBibliography="1" bibliographyStyleHasBeenSet="1"/&gt;&lt;prefs&gt;&lt;pref name="fieldType" value="Field"/&gt;&lt;/prefs&gt;&lt;/data&gt;</vt:lpwstr>
  </property>
</Properties>
</file>